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1970BB" w:rsidRPr="001970BB">
        <w:rPr>
          <w:b/>
        </w:rPr>
        <w:t xml:space="preserve">Table </w:t>
      </w:r>
      <w:r w:rsidR="001970BB" w:rsidRPr="001970BB">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2" w:name="_Ref425352519"/>
      <w:r>
        <w:t xml:space="preserve">Table </w:t>
      </w:r>
      <w:fldSimple w:instr=" SEQ Table \* ARABIC ">
        <w:r w:rsidR="001970BB">
          <w:rPr>
            <w:noProof/>
          </w:rPr>
          <w:t>1</w:t>
        </w:r>
      </w:fldSimple>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1970BB" w:rsidRPr="001970BB">
        <w:rPr>
          <w:b/>
        </w:rPr>
        <w:t xml:space="preserve">Table </w:t>
      </w:r>
      <w:r w:rsidR="001970BB" w:rsidRPr="001970BB">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w:t>
      </w:r>
      <w:r w:rsidR="008E52A3">
        <w:rPr>
          <w:lang w:val="en-IE" w:eastAsia="en-GB"/>
        </w:rPr>
        <w:lastRenderedPageBreak/>
        <w:t xml:space="preserve">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7C60E1D3" w14:textId="77777777" w:rsidR="00162D91" w:rsidRDefault="00162D91">
      <w:pPr>
        <w:jc w:val="left"/>
        <w:rPr>
          <w:rFonts w:asciiTheme="majorHAnsi" w:eastAsiaTheme="majorEastAsia" w:hAnsiTheme="majorHAnsi" w:cstheme="majorBidi"/>
          <w:color w:val="2E74B5" w:themeColor="accent1" w:themeShade="BF"/>
          <w:sz w:val="32"/>
          <w:szCs w:val="32"/>
          <w:lang w:val="en-IE" w:eastAsia="en-GB"/>
        </w:rPr>
      </w:pPr>
      <w:r>
        <w:rPr>
          <w:lang w:val="en-IE" w:eastAsia="en-GB"/>
        </w:rPr>
        <w:br w:type="page"/>
      </w:r>
    </w:p>
    <w:p w14:paraId="1A8052AA" w14:textId="6543FD7F" w:rsidR="00A321FD" w:rsidRDefault="00A321FD" w:rsidP="00A321FD">
      <w:pPr>
        <w:pStyle w:val="Heading1"/>
        <w:rPr>
          <w:lang w:val="en-IE" w:eastAsia="en-GB"/>
        </w:rPr>
      </w:pPr>
      <w:r>
        <w:rPr>
          <w:lang w:val="en-IE" w:eastAsia="en-GB"/>
        </w:rPr>
        <w:lastRenderedPageBreak/>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1E1AF383"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 - historical</w:t>
      </w:r>
    </w:p>
    <w:p w14:paraId="26B2FBB2" w14:textId="0AFC9CF8"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r w:rsidR="00B1360F">
        <w:rPr>
          <w:lang w:val="en-IE" w:eastAsia="en-GB"/>
        </w:rPr>
        <w:t xml:space="preserve"> - current</w:t>
      </w:r>
    </w:p>
    <w:p w14:paraId="0C154899" w14:textId="181E884C" w:rsidR="00C0609C" w:rsidRDefault="00C0609C" w:rsidP="00C0609C">
      <w:pPr>
        <w:pStyle w:val="ListParagraph"/>
        <w:numPr>
          <w:ilvl w:val="0"/>
          <w:numId w:val="15"/>
        </w:numPr>
        <w:rPr>
          <w:lang w:val="en-IE" w:eastAsia="en-GB"/>
        </w:rPr>
      </w:pPr>
      <w:r>
        <w:rPr>
          <w:lang w:val="en-IE" w:eastAsia="en-GB"/>
        </w:rPr>
        <w:t>Machine learning / data driven (stochastic methods)</w:t>
      </w:r>
      <w:r w:rsidR="00B1360F">
        <w:rPr>
          <w:lang w:val="en-IE" w:eastAsia="en-GB"/>
        </w:rPr>
        <w:t xml:space="preserve"> - current</w:t>
      </w:r>
    </w:p>
    <w:p w14:paraId="4A1C3142" w14:textId="51C7861B" w:rsidR="00C0609C" w:rsidRDefault="00C0609C" w:rsidP="00C0609C">
      <w:pPr>
        <w:rPr>
          <w:b/>
          <w:lang w:val="en-IE" w:eastAsia="en-GB"/>
        </w:rPr>
      </w:pPr>
      <w:r>
        <w:rPr>
          <w:lang w:val="en-IE" w:eastAsia="en-GB"/>
        </w:rPr>
        <w:t xml:space="preserve">These three categories of method have different capabilities, benefits and disadvantages, as shown in </w:t>
      </w:r>
      <w:r w:rsidRPr="00C0609C">
        <w:rPr>
          <w:b/>
          <w:lang w:val="en-IE" w:eastAsia="en-GB"/>
        </w:rPr>
        <w:t>Table ####</w:t>
      </w:r>
      <w:r>
        <w:rPr>
          <w:b/>
          <w:lang w:val="en-IE" w:eastAsia="en-GB"/>
        </w:rPr>
        <w:t>.</w:t>
      </w:r>
    </w:p>
    <w:p w14:paraId="6898FD2D" w14:textId="77777777" w:rsidR="00A321FD" w:rsidRDefault="00A321FD" w:rsidP="00C0609C">
      <w:pPr>
        <w:rPr>
          <w:b/>
          <w:lang w:val="en-IE" w:eastAsia="en-GB"/>
        </w:rPr>
      </w:pPr>
    </w:p>
    <w:p w14:paraId="5FBDDE7F" w14:textId="1EACC3BE" w:rsidR="00A321FD" w:rsidRDefault="00A321FD" w:rsidP="00A321FD">
      <w:pPr>
        <w:pStyle w:val="Heading2"/>
        <w:rPr>
          <w:lang w:val="en-IE" w:eastAsia="en-GB"/>
        </w:rPr>
      </w:pPr>
      <w:r>
        <w:rPr>
          <w:lang w:val="en-IE" w:eastAsia="en-GB"/>
        </w:rPr>
        <w:t>Knowledge Based Methods</w:t>
      </w:r>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sidRPr="00967B50">
        <w:rPr>
          <w:b/>
          <w:lang w:val="en-IE" w:eastAsia="en-GB"/>
        </w:rPr>
      </w:r>
      <w:r w:rsidR="00967B50">
        <w:rPr>
          <w:b/>
          <w:lang w:val="en-IE" w:eastAsia="en-GB"/>
        </w:rPr>
        <w:instrText xml:space="preserve"> \* MERGEFORMAT </w:instrText>
      </w:r>
      <w:r w:rsidR="00967B50" w:rsidRPr="00967B50">
        <w:rPr>
          <w:b/>
          <w:lang w:val="en-IE" w:eastAsia="en-GB"/>
        </w:rPr>
        <w:fldChar w:fldCharType="separate"/>
      </w:r>
      <w:r w:rsidR="001970BB" w:rsidRPr="001970BB">
        <w:rPr>
          <w:b/>
        </w:rPr>
        <w:t xml:space="preserve">Figure </w:t>
      </w:r>
      <w:r w:rsidR="001970BB" w:rsidRPr="001970BB">
        <w:rPr>
          <w:b/>
          <w:noProof/>
        </w:rPr>
        <w:t>1</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lastRenderedPageBreak/>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332B378" w14:textId="6BB4E451" w:rsidR="00967B50" w:rsidRDefault="00967B50" w:rsidP="00967B50">
      <w:pPr>
        <w:pStyle w:val="Caption"/>
        <w:jc w:val="center"/>
        <w:rPr>
          <w:lang w:val="en-IE" w:eastAsia="en-GB"/>
        </w:rPr>
      </w:pPr>
      <w:bookmarkStart w:id="3" w:name="_Ref426399612"/>
      <w:r>
        <w:t xml:space="preserve">Figure </w:t>
      </w:r>
      <w:fldSimple w:instr=" SEQ Figure \* ARABIC ">
        <w:r w:rsidR="001970BB">
          <w:rPr>
            <w:noProof/>
          </w:rPr>
          <w:t>1</w:t>
        </w:r>
      </w:fldSimple>
      <w:bookmarkEnd w:id="3"/>
      <w:r>
        <w:t>: Example AHP Hierarchy Scheme</w:t>
      </w:r>
    </w:p>
    <w:p w14:paraId="5BBD7FA3" w14:textId="0136617D" w:rsidR="002F5A00" w:rsidRDefault="00967B50" w:rsidP="00782730">
      <w:pPr>
        <w:rPr>
          <w:lang w:val="en-IE" w:eastAsia="en-GB"/>
        </w:rPr>
      </w:pPr>
      <w:r>
        <w:rPr>
          <w:lang w:val="en-IE" w:eastAsia="en-GB"/>
        </w:rPr>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bookmarkStart w:id="4" w:name="_GoBack"/>
      <w:bookmarkEnd w:id="4"/>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m:t>
          </m:r>
          <m:r>
            <m:rPr>
              <m:nor/>
            </m:rPr>
            <w:rPr>
              <w:rFonts w:ascii="Cambria Math" w:eastAsiaTheme="minorEastAsia" w:hAnsi="Cambria Math"/>
              <w:lang w:val="en-IE" w:eastAsia="en-GB"/>
            </w:rPr>
            <m:t>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781A521B" w14:textId="54A0F032" w:rsidR="00162D91" w:rsidRDefault="00F05DB2" w:rsidP="00782730">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 </w:t>
      </w:r>
      <w:r w:rsidR="001516FB" w:rsidRPr="001516FB">
        <w:rPr>
          <w:rFonts w:eastAsiaTheme="minorEastAsia"/>
          <w:b/>
          <w:lang w:val="en-IE" w:eastAsia="en-GB"/>
        </w:rPr>
        <w:fldChar w:fldCharType="begin"/>
      </w:r>
      <w:r w:rsidR="001516FB" w:rsidRPr="001516FB">
        <w:rPr>
          <w:rFonts w:eastAsiaTheme="minorEastAsia"/>
          <w:b/>
          <w:lang w:val="en-IE" w:eastAsia="en-GB"/>
        </w:rPr>
        <w:instrText xml:space="preserve"> REF _Ref426400415 \h </w:instrText>
      </w:r>
      <w:r w:rsidR="001516FB" w:rsidRPr="001516FB">
        <w:rPr>
          <w:rFonts w:eastAsiaTheme="minorEastAsia"/>
          <w:b/>
          <w:lang w:val="en-IE" w:eastAsia="en-GB"/>
        </w:rPr>
      </w:r>
      <w:r w:rsidR="001516FB">
        <w:rPr>
          <w:rFonts w:eastAsiaTheme="minorEastAsia"/>
          <w:b/>
          <w:lang w:val="en-IE" w:eastAsia="en-GB"/>
        </w:rPr>
        <w:instrText xml:space="preserve"> \* MERGEFORMAT </w:instrText>
      </w:r>
      <w:r w:rsidR="001516FB" w:rsidRPr="001516FB">
        <w:rPr>
          <w:rFonts w:eastAsiaTheme="minorEastAsia"/>
          <w:b/>
          <w:lang w:val="en-IE" w:eastAsia="en-GB"/>
        </w:rPr>
        <w:fldChar w:fldCharType="separate"/>
      </w:r>
      <w:r w:rsidR="001970BB" w:rsidRPr="001970BB">
        <w:rPr>
          <w:b/>
        </w:rPr>
        <w:t xml:space="preserve">Table </w:t>
      </w:r>
      <w:r w:rsidR="001970BB" w:rsidRPr="001970BB">
        <w:rPr>
          <w:b/>
          <w:noProof/>
        </w:rPr>
        <w:t>2</w:t>
      </w:r>
      <w:r w:rsidR="001516FB" w:rsidRPr="001516FB">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p w14:paraId="3D2B9C3C" w14:textId="77777777" w:rsidR="00162D91" w:rsidRDefault="00162D91">
      <w:pPr>
        <w:jc w:val="left"/>
        <w:rPr>
          <w:rFonts w:eastAsiaTheme="minorEastAsia"/>
          <w:lang w:val="en-IE" w:eastAsia="en-GB"/>
        </w:rPr>
      </w:pPr>
      <w:r>
        <w:rPr>
          <w:rFonts w:eastAsiaTheme="minorEastAsia"/>
          <w:lang w:val="en-IE" w:eastAsia="en-GB"/>
        </w:rPr>
        <w:br w:type="page"/>
      </w:r>
    </w:p>
    <w:p w14:paraId="4B1C3B86" w14:textId="67FB8470" w:rsidR="001516FB" w:rsidRDefault="001516FB" w:rsidP="001516FB">
      <w:pPr>
        <w:pStyle w:val="Caption"/>
        <w:keepNext/>
        <w:jc w:val="center"/>
      </w:pPr>
      <w:bookmarkStart w:id="5" w:name="_Ref426400415"/>
      <w:r>
        <w:lastRenderedPageBreak/>
        <w:t xml:space="preserve">Table </w:t>
      </w:r>
      <w:fldSimple w:instr=" SEQ Table \* ARABIC ">
        <w:r w:rsidR="001970BB">
          <w:rPr>
            <w:noProof/>
          </w:rPr>
          <w:t>2</w:t>
        </w:r>
      </w:fldSimple>
      <w:bookmarkEnd w:id="5"/>
      <w:r>
        <w:t xml:space="preserve">: </w:t>
      </w:r>
      <w:r w:rsidRPr="0014584E">
        <w:t>Example AHP Pairwise Comparison Matrix</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1516FB">
            <w:pPr>
              <w:keepNext/>
              <w:rPr>
                <w:rFonts w:eastAsiaTheme="minorEastAsia"/>
                <w:lang w:val="en-IE" w:eastAsia="en-GB"/>
              </w:rPr>
            </w:pPr>
            <w:r>
              <w:rPr>
                <w:rFonts w:eastAsiaTheme="minorEastAsia"/>
                <w:lang w:val="en-IE" w:eastAsia="en-GB"/>
              </w:rPr>
              <w:t>1</w:t>
            </w:r>
          </w:p>
        </w:tc>
      </w:tr>
    </w:tbl>
    <w:p w14:paraId="42D1B4DB" w14:textId="77777777" w:rsidR="001516FB" w:rsidRDefault="001516FB" w:rsidP="001516FB">
      <w:pPr>
        <w:rPr>
          <w:lang w:val="en-IE" w:eastAsia="en-GB"/>
        </w:rPr>
      </w:pP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sidRPr="001516FB">
        <w:rPr>
          <w:b/>
          <w:lang w:val="en-IE" w:eastAsia="en-GB"/>
        </w:rPr>
      </w:r>
      <w:r>
        <w:rPr>
          <w:b/>
          <w:lang w:val="en-IE" w:eastAsia="en-GB"/>
        </w:rPr>
        <w:instrText xml:space="preserve"> \* MERGEFORMAT </w:instrText>
      </w:r>
      <w:r w:rsidRPr="001516FB">
        <w:rPr>
          <w:b/>
          <w:lang w:val="en-IE" w:eastAsia="en-GB"/>
        </w:rPr>
        <w:fldChar w:fldCharType="separate"/>
      </w:r>
      <w:r w:rsidR="001970BB" w:rsidRPr="001970BB">
        <w:rPr>
          <w:b/>
        </w:rPr>
        <w:t xml:space="preserve">Table </w:t>
      </w:r>
      <w:r w:rsidR="001970BB" w:rsidRPr="001970BB">
        <w:rPr>
          <w:b/>
          <w:noProof/>
        </w:rPr>
        <w:t>2</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0E530677" w:rsidR="001516FB" w:rsidRPr="001516FB" w:rsidRDefault="00EA2E66" w:rsidP="001516F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7B0AAC45" w14:textId="26967337" w:rsidR="00782730" w:rsidRPr="00782730" w:rsidRDefault="00782730" w:rsidP="00782730">
      <w:pPr>
        <w:pStyle w:val="Heading4"/>
        <w:rPr>
          <w:lang w:val="en-IE" w:eastAsia="en-GB"/>
        </w:rPr>
      </w:pPr>
      <w:r>
        <w:rPr>
          <w:lang w:val="en-IE" w:eastAsia="en-GB"/>
        </w:rPr>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413B2584" w:rsidR="00EA2E66" w:rsidRDefault="00EA2E66" w:rsidP="00A321FD">
      <w:pPr>
        <w:rPr>
          <w:lang w:val="en-IE" w:eastAsia="en-GB"/>
        </w:rPr>
      </w:pPr>
      <w:r>
        <w:rPr>
          <w:lang w:val="en-IE" w:eastAsia="en-GB"/>
        </w:rPr>
        <w:fldChar w:fldCharType="begin" w:fldLock="1"/>
      </w:r>
      <w:r>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 xml:space="preserve">These four key factors were then split into various sub factors, and the AHP methodology applied to determine which maintenance strategy most suited each type of equipment. Site </w:t>
      </w:r>
      <w:r>
        <w:rPr>
          <w:lang w:val="en-IE" w:eastAsia="en-GB"/>
        </w:rPr>
        <w:lastRenderedPageBreak/>
        <w:t>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02EC9646" w14:textId="494DA76A" w:rsidR="00476EC6" w:rsidRDefault="00476EC6">
      <w:pPr>
        <w:jc w:val="left"/>
        <w:rPr>
          <w:lang w:val="en-IE" w:eastAsia="en-GB"/>
        </w:rPr>
      </w:pPr>
      <w:r>
        <w:rPr>
          <w:lang w:val="en-IE" w:eastAsia="en-GB"/>
        </w:rPr>
        <w:br w:type="page"/>
      </w:r>
    </w:p>
    <w:p w14:paraId="431C58E3" w14:textId="781B4C15" w:rsidR="00476EC6" w:rsidRDefault="00476EC6" w:rsidP="00476EC6">
      <w:pPr>
        <w:pStyle w:val="Heading2"/>
        <w:rPr>
          <w:lang w:val="en-IE" w:eastAsia="en-GB"/>
        </w:rPr>
      </w:pPr>
      <w:r>
        <w:rPr>
          <w:lang w:val="en-IE" w:eastAsia="en-GB"/>
        </w:rPr>
        <w:lastRenderedPageBreak/>
        <w:t>Deterministic / Quantitative Methods</w:t>
      </w:r>
    </w:p>
    <w:p w14:paraId="59C92336" w14:textId="1458A59D" w:rsidR="00476EC6" w:rsidRPr="00476EC6" w:rsidRDefault="00476EC6" w:rsidP="00476EC6">
      <w:pPr>
        <w:rPr>
          <w:lang w:val="en-IE" w:eastAsia="en-GB"/>
        </w:rPr>
      </w:pPr>
      <w:r>
        <w:rPr>
          <w:lang w:val="en-IE" w:eastAsia="en-GB"/>
        </w:rPr>
        <w:t>Description of broad method category</w:t>
      </w:r>
    </w:p>
    <w:p w14:paraId="7EDB7A3E" w14:textId="27D62718" w:rsidR="00476EC6" w:rsidRDefault="00476EC6" w:rsidP="00476EC6">
      <w:pPr>
        <w:pStyle w:val="Heading3"/>
        <w:rPr>
          <w:lang w:val="en-IE" w:eastAsia="en-GB"/>
        </w:rPr>
      </w:pPr>
      <w:r>
        <w:rPr>
          <w:lang w:val="en-IE" w:eastAsia="en-GB"/>
        </w:rPr>
        <w:t>Mathematical Modelling</w:t>
      </w:r>
    </w:p>
    <w:p w14:paraId="5DA679E4" w14:textId="77777777" w:rsidR="00476EC6" w:rsidRDefault="00476EC6" w:rsidP="00476EC6">
      <w:pPr>
        <w:rPr>
          <w:lang w:val="en-IE" w:eastAsia="en-GB"/>
        </w:rPr>
      </w:pPr>
    </w:p>
    <w:p w14:paraId="569F062E" w14:textId="447DE6E0" w:rsidR="00476EC6" w:rsidRDefault="00476EC6" w:rsidP="00476EC6">
      <w:pPr>
        <w:pStyle w:val="Heading2"/>
        <w:rPr>
          <w:lang w:val="en-IE" w:eastAsia="en-GB"/>
        </w:rPr>
      </w:pPr>
      <w:r>
        <w:rPr>
          <w:lang w:val="en-IE" w:eastAsia="en-GB"/>
        </w:rPr>
        <w:t>Stochastic Methods</w:t>
      </w:r>
    </w:p>
    <w:p w14:paraId="2DBCF132" w14:textId="345E6EED" w:rsidR="00476EC6" w:rsidRDefault="00476EC6" w:rsidP="00476EC6">
      <w:pPr>
        <w:rPr>
          <w:lang w:val="en-IE" w:eastAsia="en-GB"/>
        </w:rPr>
      </w:pPr>
      <w:r>
        <w:rPr>
          <w:lang w:val="en-IE" w:eastAsia="en-GB"/>
        </w:rPr>
        <w:t>Description of stochastic methods</w:t>
      </w:r>
    </w:p>
    <w:p w14:paraId="2D0F05CE" w14:textId="30D495EC" w:rsidR="00476EC6" w:rsidRPr="00476EC6" w:rsidRDefault="00476EC6" w:rsidP="00476EC6">
      <w:pPr>
        <w:pStyle w:val="Heading3"/>
        <w:rPr>
          <w:lang w:val="en-IE" w:eastAsia="en-GB"/>
        </w:rPr>
      </w:pPr>
      <w:r>
        <w:rPr>
          <w:lang w:val="en-IE" w:eastAsia="en-GB"/>
        </w:rPr>
        <w:t>Neural Networks</w:t>
      </w:r>
    </w:p>
    <w:p w14:paraId="72BC4DA3" w14:textId="77777777" w:rsidR="00476EC6" w:rsidRPr="00476EC6" w:rsidRDefault="00476EC6" w:rsidP="00476EC6">
      <w:pPr>
        <w:rPr>
          <w:lang w:val="en-IE" w:eastAsia="en-GB"/>
        </w:rPr>
      </w:pPr>
    </w:p>
    <w:p w14:paraId="5035A514" w14:textId="77777777" w:rsidR="00A321FD" w:rsidRPr="00C0609C" w:rsidRDefault="00A321FD" w:rsidP="00C0609C">
      <w:pPr>
        <w:rPr>
          <w:lang w:val="en-IE" w:eastAsia="en-GB"/>
        </w:rPr>
      </w:pPr>
    </w:p>
    <w:p w14:paraId="4E8A666C" w14:textId="06BF44C7" w:rsidR="009E6EA0" w:rsidRDefault="009E6EA0" w:rsidP="009E6EA0">
      <w:pPr>
        <w:rPr>
          <w:lang w:val="en-IE" w:eastAsia="en-GB"/>
        </w:rPr>
      </w:pPr>
      <w:r>
        <w:rPr>
          <w:lang w:val="en-IE" w:eastAsia="en-GB"/>
        </w:rPr>
        <w:t>These high level goals may be achieved using a wide v</w:t>
      </w:r>
      <w:r w:rsidR="00723F5D">
        <w:rPr>
          <w:lang w:val="en-IE" w:eastAsia="en-GB"/>
        </w:rPr>
        <w:t>ariety of methods. In this review</w:t>
      </w:r>
      <w:r>
        <w:rPr>
          <w:lang w:val="en-IE" w:eastAsia="en-GB"/>
        </w:rPr>
        <w:t xml:space="preserve">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t>Engineering model based systems</w:t>
      </w:r>
    </w:p>
    <w:p w14:paraId="7C8C32DA" w14:textId="04878A56" w:rsidR="00723F5D" w:rsidRPr="004A7658" w:rsidRDefault="009E6EA0" w:rsidP="004A7658">
      <w:pPr>
        <w:pStyle w:val="ListParagraph"/>
        <w:numPr>
          <w:ilvl w:val="0"/>
          <w:numId w:val="7"/>
        </w:numPr>
        <w:rPr>
          <w:strike/>
          <w:lang w:val="en-IE" w:eastAsia="en-GB"/>
        </w:rPr>
      </w:pPr>
      <w:r w:rsidRPr="004A7658">
        <w:rPr>
          <w:strike/>
          <w:lang w:val="en-IE" w:eastAsia="en-GB"/>
        </w:rPr>
        <w:t>Machine Learning</w:t>
      </w: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173B7666" w14:textId="21023507" w:rsidR="009E6EA0" w:rsidRPr="004A7658" w:rsidRDefault="00EF4053" w:rsidP="004A7658">
      <w:pPr>
        <w:pStyle w:val="ListParagraph"/>
        <w:numPr>
          <w:ilvl w:val="1"/>
          <w:numId w:val="7"/>
        </w:numPr>
        <w:rPr>
          <w:lang w:val="en-IE" w:eastAsia="en-GB"/>
        </w:rPr>
      </w:pPr>
      <w:r>
        <w:rPr>
          <w:lang w:val="en-IE" w:eastAsia="en-GB"/>
        </w:rPr>
        <w:t>Generalised linear model</w:t>
      </w:r>
    </w:p>
    <w:p w14:paraId="6663EC9D" w14:textId="77777777" w:rsidR="00477DFD" w:rsidRPr="004A7658" w:rsidRDefault="00477DFD" w:rsidP="00477DFD">
      <w:pPr>
        <w:pStyle w:val="ListParagraph"/>
        <w:numPr>
          <w:ilvl w:val="0"/>
          <w:numId w:val="7"/>
        </w:numPr>
        <w:rPr>
          <w:strike/>
          <w:lang w:val="en-IE" w:eastAsia="en-GB"/>
        </w:rPr>
      </w:pPr>
      <w:r w:rsidRPr="004A7658">
        <w:rPr>
          <w:strike/>
          <w:lang w:val="en-IE" w:eastAsia="en-GB"/>
        </w:rPr>
        <w:t>Support Vector Machines</w:t>
      </w:r>
    </w:p>
    <w:p w14:paraId="1071EDD7" w14:textId="22791E13" w:rsidR="00477DFD" w:rsidRDefault="00477DFD" w:rsidP="00477DFD">
      <w:pPr>
        <w:pStyle w:val="ListParagraph"/>
        <w:numPr>
          <w:ilvl w:val="0"/>
          <w:numId w:val="7"/>
        </w:numPr>
        <w:rPr>
          <w:strike/>
          <w:lang w:val="en-IE" w:eastAsia="en-GB"/>
        </w:rPr>
      </w:pPr>
      <w:r w:rsidRPr="007A45BE">
        <w:rPr>
          <w:strike/>
          <w:lang w:val="en-IE" w:eastAsia="en-GB"/>
        </w:rPr>
        <w:t>Neural Networks</w:t>
      </w:r>
    </w:p>
    <w:p w14:paraId="2853E787" w14:textId="1DB564DC" w:rsidR="007215AC" w:rsidRPr="007215AC" w:rsidRDefault="007215AC" w:rsidP="007215AC">
      <w:pPr>
        <w:pStyle w:val="ListParagraph"/>
        <w:numPr>
          <w:ilvl w:val="1"/>
          <w:numId w:val="7"/>
        </w:numPr>
        <w:rPr>
          <w:strike/>
          <w:lang w:val="en-IE" w:eastAsia="en-GB"/>
        </w:rPr>
      </w:pPr>
      <w:r>
        <w:rPr>
          <w:lang w:val="en-IE" w:eastAsia="en-GB"/>
        </w:rPr>
        <w:t>Restricted Boltzmann Machines (leading to)</w:t>
      </w:r>
    </w:p>
    <w:p w14:paraId="35E5E5F5" w14:textId="3DC73126" w:rsidR="007215AC" w:rsidRPr="00372AFF" w:rsidRDefault="007215AC" w:rsidP="007215AC">
      <w:pPr>
        <w:pStyle w:val="ListParagraph"/>
        <w:numPr>
          <w:ilvl w:val="2"/>
          <w:numId w:val="7"/>
        </w:numPr>
        <w:rPr>
          <w:strike/>
          <w:lang w:val="en-IE" w:eastAsia="en-GB"/>
        </w:rPr>
      </w:pPr>
      <w:r w:rsidRPr="00372AFF">
        <w:rPr>
          <w:strike/>
          <w:lang w:val="en-IE" w:eastAsia="en-GB"/>
        </w:rPr>
        <w:t>Deep Belief Networks</w:t>
      </w:r>
    </w:p>
    <w:p w14:paraId="7DBE1450" w14:textId="77777777" w:rsidR="00477DFD" w:rsidRDefault="00477DFD" w:rsidP="00477DFD">
      <w:pPr>
        <w:pStyle w:val="ListParagraph"/>
        <w:numPr>
          <w:ilvl w:val="0"/>
          <w:numId w:val="7"/>
        </w:numPr>
        <w:rPr>
          <w:lang w:val="en-IE" w:eastAsia="en-GB"/>
        </w:rPr>
      </w:pPr>
      <w:r w:rsidRPr="00477DFD">
        <w:rPr>
          <w:lang w:val="en-IE" w:eastAsia="en-GB"/>
        </w:rPr>
        <w:t>Mixture Model Classification</w:t>
      </w:r>
    </w:p>
    <w:p w14:paraId="4240B848" w14:textId="09F433B1" w:rsidR="00DE416D" w:rsidRDefault="00DE416D" w:rsidP="00477DFD">
      <w:pPr>
        <w:pStyle w:val="ListParagraph"/>
        <w:numPr>
          <w:ilvl w:val="0"/>
          <w:numId w:val="7"/>
        </w:numPr>
        <w:rPr>
          <w:lang w:val="en-IE" w:eastAsia="en-GB"/>
        </w:rPr>
      </w:pPr>
      <w:r>
        <w:rPr>
          <w:lang w:val="en-IE" w:eastAsia="en-GB"/>
        </w:rPr>
        <w:t>Model Based Methods</w:t>
      </w:r>
    </w:p>
    <w:p w14:paraId="47EA7E18" w14:textId="0CDE69ED" w:rsidR="00DE416D" w:rsidRPr="00477DFD" w:rsidRDefault="00DE416D" w:rsidP="00DE416D">
      <w:pPr>
        <w:pStyle w:val="ListParagraph"/>
        <w:numPr>
          <w:ilvl w:val="1"/>
          <w:numId w:val="7"/>
        </w:numPr>
        <w:rPr>
          <w:lang w:val="en-IE" w:eastAsia="en-GB"/>
        </w:rPr>
      </w:pPr>
      <w:r>
        <w:rPr>
          <w:lang w:val="en-IE" w:eastAsia="en-GB"/>
        </w:rPr>
        <w:fldChar w:fldCharType="begin" w:fldLock="1"/>
      </w:r>
      <w:r w:rsidR="000F26E2">
        <w:rPr>
          <w:lang w:val="en-IE" w:eastAsia="en-GB"/>
        </w:rPr>
        <w:instrText>ADDIN CSL_CITATION { "citationItems" : [ { "id" : "ITEM-1", "itemData" : { "DOI" : "10.1051/epjap/2011100250", "ISSN" : "1286-0042", "author" : [ { "dropping-particle" : "", "family" : "Aitouche", "given" : "a.", "non-dropping-particle" : "", "parse-names" : false, "suffix" : "" }, { "dropping-particle" : "", "family" : "Yang", "given" : "Q.", "non-dropping-particle" : "", "parse-names" : false, "suffix" : "" }, { "dropping-particle" : "", "family" : "Ould Bouamama", "given" : "B.", "non-dropping-particle" : "", "parse-names" : false, "suffix" : "" } ], "container-title" : "The European Physical Journal Applied Physics", "id" : "ITEM-1", "issue" : "2", "issued" : { "date-parts" : [ [ "2011" ] ] }, "page" : "23408", "title" : "Fault detection and isolation of PEM fuel cell system based on nonlinear analytical redundancy", "type" : "article-journal", "volume" : "54" }, "uris" : [ "http://www.mendeley.com/documents/?uuid=f2475a24-76c4-4fd6-96e4-ada513dcc604" ] } ], "mendeley" : { "formattedCitation" : "(Aitouche et al. 2011)", "plainTextFormattedCitation" : "(Aitouche et al. 2011)", "previouslyFormattedCitation" : "(Aitouche et al. 2011)" }, "properties" : { "noteIndex" : 0 }, "schema" : "https://github.com/citation-style-language/schema/raw/master/csl-citation.json" }</w:instrText>
      </w:r>
      <w:r>
        <w:rPr>
          <w:lang w:val="en-IE" w:eastAsia="en-GB"/>
        </w:rPr>
        <w:fldChar w:fldCharType="separate"/>
      </w:r>
      <w:r w:rsidRPr="00DE416D">
        <w:rPr>
          <w:noProof/>
          <w:lang w:val="en-IE" w:eastAsia="en-GB"/>
        </w:rPr>
        <w:t>(Aitouche et al. 2011)</w:t>
      </w:r>
      <w:r>
        <w:rPr>
          <w:lang w:val="en-IE" w:eastAsia="en-GB"/>
        </w:rPr>
        <w:fldChar w:fldCharType="end"/>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A7658" w:rsidRDefault="00477DFD" w:rsidP="00477DFD">
      <w:pPr>
        <w:pStyle w:val="ListParagraph"/>
        <w:numPr>
          <w:ilvl w:val="0"/>
          <w:numId w:val="7"/>
        </w:numPr>
        <w:rPr>
          <w:strike/>
          <w:lang w:val="en-IE" w:eastAsia="en-GB"/>
        </w:rPr>
      </w:pPr>
      <w:r w:rsidRPr="004A7658">
        <w:rPr>
          <w:strike/>
          <w:lang w:val="en-IE" w:eastAsia="en-GB"/>
        </w:rPr>
        <w:t>Decision Tree Learning</w:t>
      </w:r>
    </w:p>
    <w:p w14:paraId="2058963E" w14:textId="77777777" w:rsidR="00477DFD" w:rsidRPr="004A7658" w:rsidRDefault="00477DFD" w:rsidP="00477DFD">
      <w:pPr>
        <w:pStyle w:val="ListParagraph"/>
        <w:numPr>
          <w:ilvl w:val="0"/>
          <w:numId w:val="7"/>
        </w:numPr>
        <w:rPr>
          <w:strike/>
          <w:lang w:val="en-IE" w:eastAsia="en-GB"/>
        </w:rPr>
      </w:pPr>
      <w:r w:rsidRPr="004A7658">
        <w:rPr>
          <w:strike/>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A7658" w:rsidRDefault="00477DFD" w:rsidP="00477DFD">
      <w:pPr>
        <w:pStyle w:val="ListParagraph"/>
        <w:numPr>
          <w:ilvl w:val="0"/>
          <w:numId w:val="7"/>
        </w:numPr>
        <w:rPr>
          <w:strike/>
          <w:lang w:val="en-IE" w:eastAsia="en-GB"/>
        </w:rPr>
      </w:pPr>
      <w:r w:rsidRPr="004A7658">
        <w:rPr>
          <w:strike/>
          <w:lang w:val="en-IE" w:eastAsia="en-GB"/>
        </w:rPr>
        <w:t>Clustering Methods</w:t>
      </w:r>
    </w:p>
    <w:p w14:paraId="0BFE7186" w14:textId="77777777" w:rsidR="00477DFD" w:rsidRPr="004A7658" w:rsidRDefault="00477DFD" w:rsidP="00477DFD">
      <w:pPr>
        <w:pStyle w:val="ListParagraph"/>
        <w:numPr>
          <w:ilvl w:val="0"/>
          <w:numId w:val="7"/>
        </w:numPr>
        <w:rPr>
          <w:strike/>
          <w:lang w:val="en-IE" w:eastAsia="en-GB"/>
        </w:rPr>
      </w:pPr>
      <w:r w:rsidRPr="004A7658">
        <w:rPr>
          <w:strike/>
          <w:lang w:val="en-IE" w:eastAsia="en-GB"/>
        </w:rPr>
        <w:t>Association Rule Learning</w:t>
      </w:r>
    </w:p>
    <w:p w14:paraId="3B55DE99" w14:textId="77777777" w:rsidR="00477DFD" w:rsidRDefault="00477DFD" w:rsidP="00477DFD">
      <w:pPr>
        <w:pStyle w:val="ListParagraph"/>
        <w:numPr>
          <w:ilvl w:val="0"/>
          <w:numId w:val="7"/>
        </w:numPr>
        <w:rPr>
          <w:lang w:val="en-IE" w:eastAsia="en-GB"/>
        </w:rPr>
      </w:pPr>
      <w:r w:rsidRPr="00477DFD">
        <w:rPr>
          <w:lang w:val="en-IE" w:eastAsia="en-GB"/>
        </w:rPr>
        <w:t>Deep Learning Methods</w:t>
      </w:r>
    </w:p>
    <w:p w14:paraId="341C6263" w14:textId="3FF74AA1" w:rsidR="00372AFF" w:rsidRPr="00372AFF" w:rsidRDefault="00372AFF" w:rsidP="00372AFF">
      <w:pPr>
        <w:pStyle w:val="ListParagraph"/>
        <w:numPr>
          <w:ilvl w:val="1"/>
          <w:numId w:val="7"/>
        </w:numPr>
        <w:rPr>
          <w:strike/>
          <w:lang w:val="en-IE" w:eastAsia="en-GB"/>
        </w:rPr>
      </w:pPr>
      <w:r w:rsidRPr="00372AFF">
        <w:rPr>
          <w:strike/>
          <w:lang w:val="en-IE" w:eastAsia="en-GB"/>
        </w:rPr>
        <w:t>Deep Belief Network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7A45BE" w:rsidRDefault="00477DFD" w:rsidP="00477DFD">
      <w:pPr>
        <w:pStyle w:val="ListParagraph"/>
        <w:numPr>
          <w:ilvl w:val="0"/>
          <w:numId w:val="7"/>
        </w:numPr>
        <w:rPr>
          <w:strike/>
          <w:lang w:val="en-IE" w:eastAsia="en-GB"/>
        </w:rPr>
      </w:pPr>
      <w:r w:rsidRPr="007A45BE">
        <w:rPr>
          <w:strike/>
          <w:lang w:val="en-IE" w:eastAsia="en-GB"/>
        </w:rPr>
        <w:t>Principal Component Analysis</w:t>
      </w:r>
    </w:p>
    <w:p w14:paraId="720EFE05" w14:textId="44340259" w:rsidR="00723A5A" w:rsidRDefault="00723A5A" w:rsidP="00477DFD">
      <w:pPr>
        <w:pStyle w:val="ListParagraph"/>
        <w:numPr>
          <w:ilvl w:val="0"/>
          <w:numId w:val="7"/>
        </w:numPr>
        <w:rPr>
          <w:lang w:val="en-IE" w:eastAsia="en-GB"/>
        </w:rPr>
      </w:pPr>
      <w:r>
        <w:rPr>
          <w:lang w:val="en-IE" w:eastAsia="en-GB"/>
        </w:rPr>
        <w:t>Data Mining</w:t>
      </w:r>
    </w:p>
    <w:p w14:paraId="150FA68F" w14:textId="14757DBD" w:rsidR="007A45BE" w:rsidRPr="004A7658" w:rsidRDefault="007A45BE" w:rsidP="00477DFD">
      <w:pPr>
        <w:pStyle w:val="ListParagraph"/>
        <w:numPr>
          <w:ilvl w:val="0"/>
          <w:numId w:val="7"/>
        </w:numPr>
        <w:rPr>
          <w:strike/>
          <w:lang w:val="en-IE" w:eastAsia="en-GB"/>
        </w:rPr>
      </w:pPr>
      <w:r w:rsidRPr="004A7658">
        <w:rPr>
          <w:strike/>
          <w:lang w:val="en-IE" w:eastAsia="en-GB"/>
        </w:rPr>
        <w:t>Fault tree analysis</w:t>
      </w:r>
    </w:p>
    <w:p w14:paraId="71AEA17C" w14:textId="10582FD5" w:rsidR="003174AF" w:rsidRDefault="003174AF" w:rsidP="00477DFD">
      <w:pPr>
        <w:pStyle w:val="ListParagraph"/>
        <w:numPr>
          <w:ilvl w:val="0"/>
          <w:numId w:val="7"/>
        </w:numPr>
        <w:rPr>
          <w:lang w:val="en-IE" w:eastAsia="en-GB"/>
        </w:rPr>
      </w:pPr>
      <w:r>
        <w:rPr>
          <w:lang w:val="en-IE" w:eastAsia="en-GB"/>
        </w:rPr>
        <w:t>FMEA</w:t>
      </w:r>
      <w:r w:rsidR="008E52A3">
        <w:rPr>
          <w:lang w:val="en-IE" w:eastAsia="en-GB"/>
        </w:rPr>
        <w:t xml:space="preserve"> and AHP </w:t>
      </w:r>
      <w:r w:rsidR="008E52A3">
        <w:rPr>
          <w:lang w:val="en-IE" w:eastAsia="en-GB"/>
        </w:rPr>
        <w:fldChar w:fldCharType="begin" w:fldLock="1"/>
      </w:r>
      <w:r w:rsidR="00DE416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p>
    <w:p w14:paraId="4953EBB1" w14:textId="3385B1A7" w:rsidR="00EB19D0" w:rsidRDefault="00EB19D0" w:rsidP="00477DFD">
      <w:pPr>
        <w:pStyle w:val="ListParagraph"/>
        <w:numPr>
          <w:ilvl w:val="0"/>
          <w:numId w:val="7"/>
        </w:numPr>
        <w:rPr>
          <w:lang w:val="en-IE" w:eastAsia="en-GB"/>
        </w:rPr>
      </w:pPr>
      <w:r>
        <w:rPr>
          <w:lang w:val="en-IE" w:eastAsia="en-GB"/>
        </w:rPr>
        <w:lastRenderedPageBreak/>
        <w:t>Failure mode analysis</w:t>
      </w:r>
    </w:p>
    <w:p w14:paraId="0D2A2C35" w14:textId="77777777" w:rsidR="007A45BE" w:rsidRDefault="007A45BE" w:rsidP="007A45BE">
      <w:pPr>
        <w:pStyle w:val="Heading2"/>
        <w:rPr>
          <w:lang w:val="en-IE" w:eastAsia="en-GB"/>
        </w:rPr>
      </w:pPr>
      <w:r>
        <w:rPr>
          <w:lang w:val="en-IE" w:eastAsia="en-GB"/>
        </w:rPr>
        <w:t>Current Methods</w:t>
      </w:r>
    </w:p>
    <w:tbl>
      <w:tblPr>
        <w:tblStyle w:val="TableGrid"/>
        <w:tblW w:w="0" w:type="auto"/>
        <w:tblLook w:val="04A0" w:firstRow="1" w:lastRow="0" w:firstColumn="1" w:lastColumn="0" w:noHBand="0" w:noVBand="1"/>
      </w:tblPr>
      <w:tblGrid>
        <w:gridCol w:w="2254"/>
        <w:gridCol w:w="2254"/>
        <w:gridCol w:w="2254"/>
        <w:gridCol w:w="2254"/>
      </w:tblGrid>
      <w:tr w:rsidR="007A45BE" w14:paraId="5415F878" w14:textId="77777777" w:rsidTr="00EE2C81">
        <w:tc>
          <w:tcPr>
            <w:tcW w:w="2254" w:type="dxa"/>
          </w:tcPr>
          <w:p w14:paraId="25EE92F2" w14:textId="77777777" w:rsidR="007A45BE" w:rsidRDefault="007A45BE" w:rsidP="00EE2C81">
            <w:pPr>
              <w:rPr>
                <w:lang w:val="en-IE" w:eastAsia="en-GB"/>
              </w:rPr>
            </w:pPr>
            <w:r>
              <w:rPr>
                <w:lang w:val="en-IE" w:eastAsia="en-GB"/>
              </w:rPr>
              <w:t>Method</w:t>
            </w:r>
          </w:p>
        </w:tc>
        <w:tc>
          <w:tcPr>
            <w:tcW w:w="2254" w:type="dxa"/>
          </w:tcPr>
          <w:p w14:paraId="4C880F67" w14:textId="77777777" w:rsidR="007A45BE" w:rsidRDefault="007A45BE" w:rsidP="00EE2C81">
            <w:pPr>
              <w:rPr>
                <w:lang w:val="en-IE" w:eastAsia="en-GB"/>
              </w:rPr>
            </w:pPr>
            <w:r>
              <w:rPr>
                <w:lang w:val="en-IE" w:eastAsia="en-GB"/>
              </w:rPr>
              <w:t>Type</w:t>
            </w:r>
          </w:p>
        </w:tc>
        <w:tc>
          <w:tcPr>
            <w:tcW w:w="2254" w:type="dxa"/>
          </w:tcPr>
          <w:p w14:paraId="1AC3B2D2" w14:textId="77777777" w:rsidR="007A45BE" w:rsidRDefault="007A45BE" w:rsidP="00EE2C81">
            <w:pPr>
              <w:rPr>
                <w:lang w:val="en-IE" w:eastAsia="en-GB"/>
              </w:rPr>
            </w:pPr>
            <w:r>
              <w:rPr>
                <w:lang w:val="en-IE" w:eastAsia="en-GB"/>
              </w:rPr>
              <w:t>Pros</w:t>
            </w:r>
          </w:p>
        </w:tc>
        <w:tc>
          <w:tcPr>
            <w:tcW w:w="2254" w:type="dxa"/>
          </w:tcPr>
          <w:p w14:paraId="60AFD1F1" w14:textId="77777777" w:rsidR="007A45BE" w:rsidRDefault="007A45BE" w:rsidP="00EE2C81">
            <w:pPr>
              <w:rPr>
                <w:lang w:val="en-IE" w:eastAsia="en-GB"/>
              </w:rPr>
            </w:pPr>
            <w:r>
              <w:rPr>
                <w:lang w:val="en-IE" w:eastAsia="en-GB"/>
              </w:rPr>
              <w:t>Cons</w:t>
            </w:r>
          </w:p>
        </w:tc>
      </w:tr>
      <w:tr w:rsidR="007A45BE" w14:paraId="345FE096" w14:textId="77777777" w:rsidTr="00EE2C81">
        <w:tc>
          <w:tcPr>
            <w:tcW w:w="2254" w:type="dxa"/>
          </w:tcPr>
          <w:p w14:paraId="69E9FF57" w14:textId="77777777" w:rsidR="007A45BE" w:rsidRDefault="007A45BE" w:rsidP="00EE2C81">
            <w:pPr>
              <w:rPr>
                <w:lang w:val="en-IE" w:eastAsia="en-GB"/>
              </w:rPr>
            </w:pPr>
            <w:r>
              <w:rPr>
                <w:lang w:val="en-IE" w:eastAsia="en-GB"/>
              </w:rPr>
              <w:t>Machine Learning</w:t>
            </w:r>
          </w:p>
        </w:tc>
        <w:tc>
          <w:tcPr>
            <w:tcW w:w="2254" w:type="dxa"/>
          </w:tcPr>
          <w:p w14:paraId="50F58E16" w14:textId="77777777" w:rsidR="007A45BE" w:rsidRDefault="007A45BE" w:rsidP="00EE2C81">
            <w:pPr>
              <w:rPr>
                <w:lang w:val="en-IE" w:eastAsia="en-GB"/>
              </w:rPr>
            </w:pPr>
            <w:r>
              <w:rPr>
                <w:lang w:val="en-IE" w:eastAsia="en-GB"/>
              </w:rPr>
              <w:t>Neural Networks</w:t>
            </w:r>
          </w:p>
        </w:tc>
        <w:tc>
          <w:tcPr>
            <w:tcW w:w="2254" w:type="dxa"/>
          </w:tcPr>
          <w:p w14:paraId="7758C7E4" w14:textId="77777777" w:rsidR="007A45BE" w:rsidRDefault="007A45BE" w:rsidP="00EE2C81">
            <w:pPr>
              <w:rPr>
                <w:lang w:val="en-IE" w:eastAsia="en-GB"/>
              </w:rPr>
            </w:pPr>
          </w:p>
        </w:tc>
        <w:tc>
          <w:tcPr>
            <w:tcW w:w="2254" w:type="dxa"/>
          </w:tcPr>
          <w:p w14:paraId="23F9773B" w14:textId="77777777" w:rsidR="007A45BE" w:rsidRDefault="007A45BE" w:rsidP="00EE2C81">
            <w:pPr>
              <w:rPr>
                <w:lang w:val="en-IE" w:eastAsia="en-GB"/>
              </w:rPr>
            </w:pPr>
          </w:p>
        </w:tc>
      </w:tr>
      <w:tr w:rsidR="007A45BE" w14:paraId="0AF05468" w14:textId="77777777" w:rsidTr="00EE2C81">
        <w:tc>
          <w:tcPr>
            <w:tcW w:w="2254" w:type="dxa"/>
          </w:tcPr>
          <w:p w14:paraId="5D379F46" w14:textId="77777777" w:rsidR="007A45BE" w:rsidRDefault="007A45BE" w:rsidP="00EE2C81">
            <w:pPr>
              <w:rPr>
                <w:lang w:val="en-IE" w:eastAsia="en-GB"/>
              </w:rPr>
            </w:pPr>
            <w:commentRangeStart w:id="6"/>
            <w:r>
              <w:rPr>
                <w:lang w:val="en-IE" w:eastAsia="en-GB"/>
              </w:rPr>
              <w:t>Statistics</w:t>
            </w:r>
          </w:p>
        </w:tc>
        <w:tc>
          <w:tcPr>
            <w:tcW w:w="2254" w:type="dxa"/>
          </w:tcPr>
          <w:p w14:paraId="39E636E4" w14:textId="34CB9055" w:rsidR="007A45BE" w:rsidRDefault="007A45BE" w:rsidP="00EE2C81">
            <w:pPr>
              <w:rPr>
                <w:lang w:val="en-IE" w:eastAsia="en-GB"/>
              </w:rPr>
            </w:pPr>
            <w:r>
              <w:rPr>
                <w:lang w:val="en-IE" w:eastAsia="en-GB"/>
              </w:rPr>
              <w:t>Principal Component Analysis</w:t>
            </w:r>
            <w:commentRangeEnd w:id="6"/>
            <w:r>
              <w:rPr>
                <w:rStyle w:val="CommentReference"/>
              </w:rPr>
              <w:commentReference w:id="6"/>
            </w:r>
            <w:r>
              <w:rPr>
                <w:lang w:val="en-IE" w:eastAsia="en-GB"/>
              </w:rPr>
              <w:t xml:space="preserve"> </w:t>
            </w:r>
            <w:r>
              <w:rPr>
                <w:lang w:val="en-IE" w:eastAsia="en-GB"/>
              </w:rPr>
              <w:fldChar w:fldCharType="begin" w:fldLock="1"/>
            </w:r>
            <w:r w:rsidR="00D27C6C">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7A45BE">
              <w:rPr>
                <w:noProof/>
                <w:lang w:val="en-IE" w:eastAsia="en-GB"/>
              </w:rPr>
              <w:t>(Zanoli et al. 2010)</w:t>
            </w:r>
            <w:r>
              <w:rPr>
                <w:lang w:val="en-IE" w:eastAsia="en-GB"/>
              </w:rPr>
              <w:fldChar w:fldCharType="end"/>
            </w:r>
          </w:p>
        </w:tc>
        <w:tc>
          <w:tcPr>
            <w:tcW w:w="2254" w:type="dxa"/>
          </w:tcPr>
          <w:p w14:paraId="4FD4A956" w14:textId="77777777" w:rsidR="007A45BE" w:rsidRDefault="007A45BE" w:rsidP="00EE2C81">
            <w:pPr>
              <w:rPr>
                <w:lang w:val="en-IE" w:eastAsia="en-GB"/>
              </w:rPr>
            </w:pPr>
            <w:r>
              <w:rPr>
                <w:lang w:val="en-IE" w:eastAsia="en-GB"/>
              </w:rPr>
              <w:t>Can detect multiple faults</w:t>
            </w:r>
          </w:p>
        </w:tc>
        <w:tc>
          <w:tcPr>
            <w:tcW w:w="2254" w:type="dxa"/>
          </w:tcPr>
          <w:p w14:paraId="2C712049" w14:textId="77777777" w:rsidR="007A45BE" w:rsidRDefault="007A45BE" w:rsidP="00EE2C81">
            <w:pPr>
              <w:rPr>
                <w:lang w:val="en-IE" w:eastAsia="en-GB"/>
              </w:rPr>
            </w:pPr>
            <w:r>
              <w:rPr>
                <w:lang w:val="en-IE" w:eastAsia="en-GB"/>
              </w:rPr>
              <w:t>Require training period in fault free condition</w:t>
            </w:r>
          </w:p>
        </w:tc>
      </w:tr>
      <w:tr w:rsidR="007A45BE" w14:paraId="55876897" w14:textId="77777777" w:rsidTr="00EE2C81">
        <w:tc>
          <w:tcPr>
            <w:tcW w:w="2254" w:type="dxa"/>
          </w:tcPr>
          <w:p w14:paraId="40E2E2FD" w14:textId="77777777" w:rsidR="007A45BE" w:rsidRDefault="007A45BE" w:rsidP="00EE2C81">
            <w:pPr>
              <w:rPr>
                <w:lang w:val="en-IE" w:eastAsia="en-GB"/>
              </w:rPr>
            </w:pPr>
          </w:p>
        </w:tc>
        <w:tc>
          <w:tcPr>
            <w:tcW w:w="2254" w:type="dxa"/>
          </w:tcPr>
          <w:p w14:paraId="5B2AC924" w14:textId="77777777" w:rsidR="007A45BE" w:rsidRDefault="007A45BE" w:rsidP="00EE2C81">
            <w:pPr>
              <w:rPr>
                <w:lang w:val="en-IE" w:eastAsia="en-GB"/>
              </w:rPr>
            </w:pPr>
          </w:p>
        </w:tc>
        <w:tc>
          <w:tcPr>
            <w:tcW w:w="2254" w:type="dxa"/>
          </w:tcPr>
          <w:p w14:paraId="137363FD" w14:textId="77777777" w:rsidR="007A45BE" w:rsidRDefault="007A45BE" w:rsidP="00EE2C81">
            <w:pPr>
              <w:rPr>
                <w:lang w:val="en-IE" w:eastAsia="en-GB"/>
              </w:rPr>
            </w:pPr>
          </w:p>
        </w:tc>
        <w:tc>
          <w:tcPr>
            <w:tcW w:w="2254" w:type="dxa"/>
          </w:tcPr>
          <w:p w14:paraId="4CCFA8B1" w14:textId="77777777" w:rsidR="007A45BE" w:rsidRDefault="007A45BE" w:rsidP="00EE2C81">
            <w:pPr>
              <w:rPr>
                <w:lang w:val="en-IE" w:eastAsia="en-GB"/>
              </w:rPr>
            </w:pPr>
          </w:p>
        </w:tc>
      </w:tr>
      <w:tr w:rsidR="007A45BE" w14:paraId="1B151F84" w14:textId="77777777" w:rsidTr="00EE2C81">
        <w:tc>
          <w:tcPr>
            <w:tcW w:w="2254" w:type="dxa"/>
          </w:tcPr>
          <w:p w14:paraId="46C43DF9" w14:textId="77777777" w:rsidR="007A45BE" w:rsidRDefault="007A45BE" w:rsidP="00EE2C81">
            <w:pPr>
              <w:rPr>
                <w:lang w:val="en-IE" w:eastAsia="en-GB"/>
              </w:rPr>
            </w:pPr>
          </w:p>
        </w:tc>
        <w:tc>
          <w:tcPr>
            <w:tcW w:w="2254" w:type="dxa"/>
          </w:tcPr>
          <w:p w14:paraId="718A607B" w14:textId="77777777" w:rsidR="007A45BE" w:rsidRDefault="007A45BE" w:rsidP="00EE2C81">
            <w:pPr>
              <w:rPr>
                <w:lang w:val="en-IE" w:eastAsia="en-GB"/>
              </w:rPr>
            </w:pPr>
          </w:p>
        </w:tc>
        <w:tc>
          <w:tcPr>
            <w:tcW w:w="2254" w:type="dxa"/>
          </w:tcPr>
          <w:p w14:paraId="64A44585" w14:textId="77777777" w:rsidR="007A45BE" w:rsidRDefault="007A45BE" w:rsidP="00EE2C81">
            <w:pPr>
              <w:rPr>
                <w:lang w:val="en-IE" w:eastAsia="en-GB"/>
              </w:rPr>
            </w:pPr>
          </w:p>
        </w:tc>
        <w:tc>
          <w:tcPr>
            <w:tcW w:w="2254" w:type="dxa"/>
          </w:tcPr>
          <w:p w14:paraId="0D0BDC75" w14:textId="77777777" w:rsidR="007A45BE" w:rsidRDefault="007A45BE" w:rsidP="00EE2C81">
            <w:pPr>
              <w:rPr>
                <w:lang w:val="en-IE" w:eastAsia="en-GB"/>
              </w:rPr>
            </w:pPr>
          </w:p>
        </w:tc>
      </w:tr>
      <w:tr w:rsidR="007A45BE" w14:paraId="6BC4C3F2" w14:textId="77777777" w:rsidTr="00EE2C81">
        <w:tc>
          <w:tcPr>
            <w:tcW w:w="2254" w:type="dxa"/>
          </w:tcPr>
          <w:p w14:paraId="1466C879" w14:textId="77777777" w:rsidR="007A45BE" w:rsidRDefault="007A45BE" w:rsidP="00EE2C81">
            <w:pPr>
              <w:rPr>
                <w:lang w:val="en-IE" w:eastAsia="en-GB"/>
              </w:rPr>
            </w:pPr>
          </w:p>
        </w:tc>
        <w:tc>
          <w:tcPr>
            <w:tcW w:w="2254" w:type="dxa"/>
          </w:tcPr>
          <w:p w14:paraId="4625824E" w14:textId="77777777" w:rsidR="007A45BE" w:rsidRDefault="007A45BE" w:rsidP="00EE2C81">
            <w:pPr>
              <w:rPr>
                <w:lang w:val="en-IE" w:eastAsia="en-GB"/>
              </w:rPr>
            </w:pPr>
          </w:p>
        </w:tc>
        <w:tc>
          <w:tcPr>
            <w:tcW w:w="2254" w:type="dxa"/>
          </w:tcPr>
          <w:p w14:paraId="2804B497" w14:textId="77777777" w:rsidR="007A45BE" w:rsidRDefault="007A45BE" w:rsidP="00EE2C81">
            <w:pPr>
              <w:rPr>
                <w:lang w:val="en-IE" w:eastAsia="en-GB"/>
              </w:rPr>
            </w:pPr>
          </w:p>
        </w:tc>
        <w:tc>
          <w:tcPr>
            <w:tcW w:w="2254" w:type="dxa"/>
          </w:tcPr>
          <w:p w14:paraId="5790DEEB" w14:textId="77777777" w:rsidR="007A45BE" w:rsidRDefault="007A45BE" w:rsidP="00EE2C81">
            <w:pPr>
              <w:rPr>
                <w:lang w:val="en-IE" w:eastAsia="en-GB"/>
              </w:rPr>
            </w:pPr>
          </w:p>
        </w:tc>
      </w:tr>
      <w:tr w:rsidR="007A45BE" w14:paraId="57E811FB" w14:textId="77777777" w:rsidTr="00EE2C81">
        <w:tc>
          <w:tcPr>
            <w:tcW w:w="2254" w:type="dxa"/>
          </w:tcPr>
          <w:p w14:paraId="769E0E4D" w14:textId="77777777" w:rsidR="007A45BE" w:rsidRDefault="007A45BE" w:rsidP="00EE2C81">
            <w:pPr>
              <w:rPr>
                <w:lang w:val="en-IE" w:eastAsia="en-GB"/>
              </w:rPr>
            </w:pPr>
          </w:p>
        </w:tc>
        <w:tc>
          <w:tcPr>
            <w:tcW w:w="2254" w:type="dxa"/>
          </w:tcPr>
          <w:p w14:paraId="289795B0" w14:textId="77777777" w:rsidR="007A45BE" w:rsidRDefault="007A45BE" w:rsidP="00EE2C81">
            <w:pPr>
              <w:rPr>
                <w:lang w:val="en-IE" w:eastAsia="en-GB"/>
              </w:rPr>
            </w:pPr>
          </w:p>
        </w:tc>
        <w:tc>
          <w:tcPr>
            <w:tcW w:w="2254" w:type="dxa"/>
          </w:tcPr>
          <w:p w14:paraId="5A564233" w14:textId="77777777" w:rsidR="007A45BE" w:rsidRDefault="007A45BE" w:rsidP="00EE2C81">
            <w:pPr>
              <w:rPr>
                <w:lang w:val="en-IE" w:eastAsia="en-GB"/>
              </w:rPr>
            </w:pPr>
          </w:p>
        </w:tc>
        <w:tc>
          <w:tcPr>
            <w:tcW w:w="2254" w:type="dxa"/>
          </w:tcPr>
          <w:p w14:paraId="3A368062" w14:textId="77777777" w:rsidR="007A45BE" w:rsidRDefault="007A45BE" w:rsidP="00EE2C81">
            <w:pPr>
              <w:rPr>
                <w:lang w:val="en-IE" w:eastAsia="en-GB"/>
              </w:rPr>
            </w:pPr>
          </w:p>
        </w:tc>
      </w:tr>
      <w:tr w:rsidR="007A45BE" w14:paraId="6DB9E3D7" w14:textId="77777777" w:rsidTr="00EE2C81">
        <w:tc>
          <w:tcPr>
            <w:tcW w:w="2254" w:type="dxa"/>
          </w:tcPr>
          <w:p w14:paraId="7D06B6FA" w14:textId="77777777" w:rsidR="007A45BE" w:rsidRDefault="007A45BE" w:rsidP="00EE2C81">
            <w:pPr>
              <w:rPr>
                <w:lang w:val="en-IE" w:eastAsia="en-GB"/>
              </w:rPr>
            </w:pPr>
          </w:p>
        </w:tc>
        <w:tc>
          <w:tcPr>
            <w:tcW w:w="2254" w:type="dxa"/>
          </w:tcPr>
          <w:p w14:paraId="05A68B23" w14:textId="77777777" w:rsidR="007A45BE" w:rsidRDefault="007A45BE" w:rsidP="00EE2C81">
            <w:pPr>
              <w:rPr>
                <w:lang w:val="en-IE" w:eastAsia="en-GB"/>
              </w:rPr>
            </w:pPr>
          </w:p>
        </w:tc>
        <w:tc>
          <w:tcPr>
            <w:tcW w:w="2254" w:type="dxa"/>
          </w:tcPr>
          <w:p w14:paraId="613469FF" w14:textId="77777777" w:rsidR="007A45BE" w:rsidRDefault="007A45BE" w:rsidP="00EE2C81">
            <w:pPr>
              <w:rPr>
                <w:lang w:val="en-IE" w:eastAsia="en-GB"/>
              </w:rPr>
            </w:pPr>
          </w:p>
        </w:tc>
        <w:tc>
          <w:tcPr>
            <w:tcW w:w="2254" w:type="dxa"/>
          </w:tcPr>
          <w:p w14:paraId="32D342E4" w14:textId="77777777" w:rsidR="007A45BE" w:rsidRDefault="007A45BE" w:rsidP="00EE2C81">
            <w:pPr>
              <w:rPr>
                <w:lang w:val="en-IE" w:eastAsia="en-GB"/>
              </w:rPr>
            </w:pPr>
          </w:p>
        </w:tc>
      </w:tr>
    </w:tbl>
    <w:p w14:paraId="0F66A618" w14:textId="77777777" w:rsidR="007A45BE" w:rsidRDefault="007A45BE" w:rsidP="007A45BE">
      <w:pPr>
        <w:rPr>
          <w:lang w:val="en-IE" w:eastAsia="en-GB"/>
        </w:rPr>
      </w:pPr>
    </w:p>
    <w:p w14:paraId="4AE71643" w14:textId="77777777" w:rsidR="00F90982" w:rsidRDefault="00F90982">
      <w:pPr>
        <w:jc w:val="left"/>
        <w:rPr>
          <w:lang w:val="en-IE" w:eastAsia="en-GB"/>
        </w:rPr>
      </w:pPr>
      <w:r>
        <w:rPr>
          <w:lang w:val="en-IE" w:eastAsia="en-GB"/>
        </w:rPr>
        <w:br w:type="page"/>
      </w:r>
    </w:p>
    <w:p w14:paraId="7DA6AACA" w14:textId="77777777" w:rsidR="00D92D5F" w:rsidRDefault="00EE2C81">
      <w:pPr>
        <w:jc w:val="left"/>
        <w:rPr>
          <w:rFonts w:asciiTheme="minorHAnsi" w:hAnsiTheme="minorHAnsi"/>
        </w:rPr>
      </w:pPr>
      <w:r>
        <w:rPr>
          <w:lang w:val="en-IE" w:eastAsia="en-GB"/>
        </w:rPr>
        <w:lastRenderedPageBreak/>
        <w:fldChar w:fldCharType="begin"/>
      </w:r>
      <w:r>
        <w:rPr>
          <w:lang w:val="en-IE" w:eastAsia="en-GB"/>
        </w:rPr>
        <w:instrText xml:space="preserve"> LINK </w:instrText>
      </w:r>
      <w:r w:rsidR="004845A8">
        <w:rPr>
          <w:lang w:val="en-IE" w:eastAsia="en-GB"/>
        </w:rPr>
        <w:instrText xml:space="preserve">Excel.Sheet.12 C:\\Users\\seanadmin\\Air-Compressors\\Lit_Review_Tables.xlsx Sheet1!R2C3:R48C8 </w:instrText>
      </w:r>
      <w:r>
        <w:rPr>
          <w:lang w:val="en-IE" w:eastAsia="en-GB"/>
        </w:rPr>
        <w:instrText xml:space="preserve">\a \f 4 \h  \* MERGEFORMAT </w:instrText>
      </w:r>
      <w:r w:rsidR="00D92D5F">
        <w:rPr>
          <w:lang w:val="en-IE" w:eastAsia="en-GB"/>
        </w:rPr>
        <w:fldChar w:fldCharType="separate"/>
      </w:r>
    </w:p>
    <w:tbl>
      <w:tblPr>
        <w:tblW w:w="9890" w:type="dxa"/>
        <w:tblLook w:val="04A0" w:firstRow="1" w:lastRow="0" w:firstColumn="1" w:lastColumn="0" w:noHBand="0" w:noVBand="1"/>
      </w:tblPr>
      <w:tblGrid>
        <w:gridCol w:w="1943"/>
        <w:gridCol w:w="1648"/>
        <w:gridCol w:w="1649"/>
        <w:gridCol w:w="1648"/>
        <w:gridCol w:w="1648"/>
        <w:gridCol w:w="1649"/>
      </w:tblGrid>
      <w:tr w:rsidR="00D92D5F" w:rsidRPr="00D92D5F" w14:paraId="69F2AE7B" w14:textId="77777777" w:rsidTr="00D92D5F">
        <w:trPr>
          <w:divId w:val="962879752"/>
          <w:trHeight w:val="234"/>
        </w:trPr>
        <w:tc>
          <w:tcPr>
            <w:tcW w:w="1648" w:type="dxa"/>
            <w:tcBorders>
              <w:top w:val="single" w:sz="4" w:space="0" w:color="auto"/>
              <w:left w:val="single" w:sz="4" w:space="0" w:color="auto"/>
              <w:bottom w:val="nil"/>
              <w:right w:val="nil"/>
            </w:tcBorders>
            <w:shd w:val="clear" w:color="000000" w:fill="BFBFBF"/>
            <w:noWrap/>
            <w:vAlign w:val="bottom"/>
            <w:hideMark/>
          </w:tcPr>
          <w:p w14:paraId="15A74B61" w14:textId="77777777" w:rsidR="00D92D5F" w:rsidRPr="00D92D5F" w:rsidRDefault="00D92D5F" w:rsidP="00D92D5F">
            <w:pPr>
              <w:spacing w:after="0" w:line="240" w:lineRule="auto"/>
              <w:jc w:val="left"/>
              <w:rPr>
                <w:rFonts w:ascii="Calibri" w:eastAsia="Times New Roman" w:hAnsi="Calibri" w:cs="Times New Roman"/>
                <w:b/>
                <w:bCs/>
                <w:i/>
                <w:iCs/>
                <w:lang w:eastAsia="en-GB"/>
              </w:rPr>
            </w:pPr>
            <w:r w:rsidRPr="00D92D5F">
              <w:rPr>
                <w:rFonts w:ascii="Calibri" w:eastAsia="Times New Roman" w:hAnsi="Calibri" w:cs="Times New Roman"/>
                <w:b/>
                <w:bCs/>
                <w:i/>
                <w:iCs/>
                <w:lang w:eastAsia="en-GB"/>
              </w:rPr>
              <w:t>Method</w:t>
            </w:r>
          </w:p>
        </w:tc>
        <w:tc>
          <w:tcPr>
            <w:tcW w:w="1648" w:type="dxa"/>
            <w:tcBorders>
              <w:top w:val="single" w:sz="4" w:space="0" w:color="auto"/>
              <w:left w:val="single" w:sz="4" w:space="0" w:color="auto"/>
              <w:bottom w:val="nil"/>
              <w:right w:val="nil"/>
            </w:tcBorders>
            <w:shd w:val="clear" w:color="000000" w:fill="BFBFBF"/>
            <w:noWrap/>
            <w:vAlign w:val="bottom"/>
            <w:hideMark/>
          </w:tcPr>
          <w:p w14:paraId="4E03745F" w14:textId="77777777" w:rsidR="00D92D5F" w:rsidRPr="00D92D5F" w:rsidRDefault="00D92D5F" w:rsidP="00D92D5F">
            <w:pPr>
              <w:spacing w:after="0" w:line="240" w:lineRule="auto"/>
              <w:jc w:val="left"/>
              <w:rPr>
                <w:rFonts w:ascii="Calibri" w:eastAsia="Times New Roman" w:hAnsi="Calibri" w:cs="Times New Roman"/>
                <w:b/>
                <w:bCs/>
                <w:i/>
                <w:iCs/>
                <w:lang w:eastAsia="en-GB"/>
              </w:rPr>
            </w:pPr>
            <w:r w:rsidRPr="00D92D5F">
              <w:rPr>
                <w:rFonts w:ascii="Calibri" w:eastAsia="Times New Roman" w:hAnsi="Calibri" w:cs="Times New Roman"/>
                <w:b/>
                <w:bCs/>
                <w:i/>
                <w:iCs/>
                <w:lang w:eastAsia="en-GB"/>
              </w:rPr>
              <w:t>Type</w:t>
            </w:r>
          </w:p>
        </w:tc>
        <w:tc>
          <w:tcPr>
            <w:tcW w:w="1649" w:type="dxa"/>
            <w:tcBorders>
              <w:top w:val="single" w:sz="4" w:space="0" w:color="auto"/>
              <w:left w:val="single" w:sz="4" w:space="0" w:color="auto"/>
              <w:bottom w:val="nil"/>
              <w:right w:val="nil"/>
            </w:tcBorders>
            <w:shd w:val="clear" w:color="000000" w:fill="BFBFBF"/>
            <w:noWrap/>
            <w:vAlign w:val="bottom"/>
            <w:hideMark/>
          </w:tcPr>
          <w:p w14:paraId="759439D3" w14:textId="77777777" w:rsidR="00D92D5F" w:rsidRPr="00D92D5F" w:rsidRDefault="00D92D5F" w:rsidP="00D92D5F">
            <w:pPr>
              <w:spacing w:after="0" w:line="240" w:lineRule="auto"/>
              <w:jc w:val="left"/>
              <w:rPr>
                <w:rFonts w:ascii="Calibri" w:eastAsia="Times New Roman" w:hAnsi="Calibri" w:cs="Times New Roman"/>
                <w:b/>
                <w:bCs/>
                <w:i/>
                <w:iCs/>
                <w:lang w:eastAsia="en-GB"/>
              </w:rPr>
            </w:pPr>
            <w:r w:rsidRPr="00D92D5F">
              <w:rPr>
                <w:rFonts w:ascii="Calibri" w:eastAsia="Times New Roman" w:hAnsi="Calibri" w:cs="Times New Roman"/>
                <w:b/>
                <w:bCs/>
                <w:i/>
                <w:iCs/>
                <w:lang w:eastAsia="en-GB"/>
              </w:rPr>
              <w:t>Description</w:t>
            </w:r>
          </w:p>
        </w:tc>
        <w:tc>
          <w:tcPr>
            <w:tcW w:w="1648" w:type="dxa"/>
            <w:tcBorders>
              <w:top w:val="single" w:sz="4" w:space="0" w:color="auto"/>
              <w:left w:val="single" w:sz="4" w:space="0" w:color="auto"/>
              <w:bottom w:val="nil"/>
              <w:right w:val="nil"/>
            </w:tcBorders>
            <w:shd w:val="clear" w:color="000000" w:fill="BFBFBF"/>
            <w:noWrap/>
            <w:vAlign w:val="bottom"/>
            <w:hideMark/>
          </w:tcPr>
          <w:p w14:paraId="527B4146" w14:textId="77777777" w:rsidR="00D92D5F" w:rsidRPr="00D92D5F" w:rsidRDefault="00D92D5F" w:rsidP="00D92D5F">
            <w:pPr>
              <w:spacing w:after="0" w:line="240" w:lineRule="auto"/>
              <w:jc w:val="left"/>
              <w:rPr>
                <w:rFonts w:ascii="Calibri" w:eastAsia="Times New Roman" w:hAnsi="Calibri" w:cs="Times New Roman"/>
                <w:b/>
                <w:bCs/>
                <w:i/>
                <w:iCs/>
                <w:lang w:eastAsia="en-GB"/>
              </w:rPr>
            </w:pPr>
            <w:r w:rsidRPr="00D92D5F">
              <w:rPr>
                <w:rFonts w:ascii="Calibri" w:eastAsia="Times New Roman" w:hAnsi="Calibri" w:cs="Times New Roman"/>
                <w:b/>
                <w:bCs/>
                <w:i/>
                <w:iCs/>
                <w:lang w:eastAsia="en-GB"/>
              </w:rPr>
              <w:t>Subtype</w:t>
            </w:r>
          </w:p>
        </w:tc>
        <w:tc>
          <w:tcPr>
            <w:tcW w:w="1648" w:type="dxa"/>
            <w:tcBorders>
              <w:top w:val="single" w:sz="4" w:space="0" w:color="auto"/>
              <w:left w:val="single" w:sz="4" w:space="0" w:color="auto"/>
              <w:bottom w:val="nil"/>
              <w:right w:val="nil"/>
            </w:tcBorders>
            <w:shd w:val="clear" w:color="000000" w:fill="BFBFBF"/>
            <w:noWrap/>
            <w:vAlign w:val="bottom"/>
            <w:hideMark/>
          </w:tcPr>
          <w:p w14:paraId="5D83EA60" w14:textId="77777777" w:rsidR="00D92D5F" w:rsidRPr="00D92D5F" w:rsidRDefault="00D92D5F" w:rsidP="00D92D5F">
            <w:pPr>
              <w:spacing w:after="0" w:line="240" w:lineRule="auto"/>
              <w:jc w:val="left"/>
              <w:rPr>
                <w:rFonts w:ascii="Calibri" w:eastAsia="Times New Roman" w:hAnsi="Calibri" w:cs="Times New Roman"/>
                <w:b/>
                <w:bCs/>
                <w:i/>
                <w:iCs/>
                <w:lang w:eastAsia="en-GB"/>
              </w:rPr>
            </w:pPr>
            <w:r w:rsidRPr="00D92D5F">
              <w:rPr>
                <w:rFonts w:ascii="Calibri" w:eastAsia="Times New Roman" w:hAnsi="Calibri" w:cs="Times New Roman"/>
                <w:b/>
                <w:bCs/>
                <w:i/>
                <w:iCs/>
                <w:lang w:eastAsia="en-GB"/>
              </w:rPr>
              <w:t>Pros</w:t>
            </w:r>
          </w:p>
        </w:tc>
        <w:tc>
          <w:tcPr>
            <w:tcW w:w="1649" w:type="dxa"/>
            <w:tcBorders>
              <w:top w:val="single" w:sz="4" w:space="0" w:color="auto"/>
              <w:left w:val="single" w:sz="4" w:space="0" w:color="auto"/>
              <w:bottom w:val="nil"/>
              <w:right w:val="single" w:sz="4" w:space="0" w:color="auto"/>
            </w:tcBorders>
            <w:shd w:val="clear" w:color="000000" w:fill="BFBFBF"/>
            <w:noWrap/>
            <w:vAlign w:val="bottom"/>
            <w:hideMark/>
          </w:tcPr>
          <w:p w14:paraId="28C35DD0" w14:textId="77777777" w:rsidR="00D92D5F" w:rsidRPr="00D92D5F" w:rsidRDefault="00D92D5F" w:rsidP="00D92D5F">
            <w:pPr>
              <w:spacing w:after="0" w:line="240" w:lineRule="auto"/>
              <w:jc w:val="left"/>
              <w:rPr>
                <w:rFonts w:ascii="Calibri" w:eastAsia="Times New Roman" w:hAnsi="Calibri" w:cs="Times New Roman"/>
                <w:b/>
                <w:bCs/>
                <w:i/>
                <w:iCs/>
                <w:lang w:eastAsia="en-GB"/>
              </w:rPr>
            </w:pPr>
            <w:r w:rsidRPr="00D92D5F">
              <w:rPr>
                <w:rFonts w:ascii="Calibri" w:eastAsia="Times New Roman" w:hAnsi="Calibri" w:cs="Times New Roman"/>
                <w:b/>
                <w:bCs/>
                <w:i/>
                <w:iCs/>
                <w:lang w:eastAsia="en-GB"/>
              </w:rPr>
              <w:t>Cons</w:t>
            </w:r>
          </w:p>
        </w:tc>
      </w:tr>
      <w:tr w:rsidR="00D92D5F" w:rsidRPr="00D92D5F" w14:paraId="42F7239D" w14:textId="77777777" w:rsidTr="00D92D5F">
        <w:trPr>
          <w:divId w:val="962879752"/>
          <w:trHeight w:val="234"/>
        </w:trPr>
        <w:tc>
          <w:tcPr>
            <w:tcW w:w="1648" w:type="dxa"/>
            <w:vMerge w:val="restart"/>
            <w:tcBorders>
              <w:top w:val="single" w:sz="4" w:space="0" w:color="auto"/>
              <w:left w:val="single" w:sz="4" w:space="0" w:color="auto"/>
              <w:bottom w:val="single" w:sz="4" w:space="0" w:color="000000"/>
              <w:right w:val="single" w:sz="4" w:space="0" w:color="000000"/>
            </w:tcBorders>
            <w:shd w:val="clear" w:color="D9D9D9" w:fill="D9D9D9"/>
            <w:noWrap/>
            <w:vAlign w:val="center"/>
            <w:hideMark/>
          </w:tcPr>
          <w:p w14:paraId="1E1C8E2F" w14:textId="77777777" w:rsidR="00D92D5F" w:rsidRPr="00D92D5F" w:rsidRDefault="00D92D5F" w:rsidP="00D92D5F">
            <w:pPr>
              <w:spacing w:after="0" w:line="240" w:lineRule="auto"/>
              <w:jc w:val="center"/>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Machine/Statistical Learning</w:t>
            </w:r>
          </w:p>
        </w:tc>
        <w:tc>
          <w:tcPr>
            <w:tcW w:w="1648" w:type="dxa"/>
            <w:tcBorders>
              <w:top w:val="single" w:sz="4" w:space="0" w:color="auto"/>
              <w:left w:val="single" w:sz="4" w:space="0" w:color="000000"/>
              <w:bottom w:val="single" w:sz="4" w:space="0" w:color="000000"/>
              <w:right w:val="single" w:sz="4" w:space="0" w:color="000000"/>
            </w:tcBorders>
            <w:shd w:val="clear" w:color="D9D9D9" w:fill="D9D9D9"/>
            <w:noWrap/>
            <w:vAlign w:val="center"/>
            <w:hideMark/>
          </w:tcPr>
          <w:p w14:paraId="48877152" w14:textId="77777777" w:rsidR="00D92D5F" w:rsidRPr="00D92D5F" w:rsidRDefault="00D92D5F" w:rsidP="00D92D5F">
            <w:pPr>
              <w:spacing w:after="0" w:line="240" w:lineRule="auto"/>
              <w:jc w:val="center"/>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Artificial neural networks</w:t>
            </w:r>
          </w:p>
        </w:tc>
        <w:tc>
          <w:tcPr>
            <w:tcW w:w="1649" w:type="dxa"/>
            <w:tcBorders>
              <w:top w:val="single" w:sz="4" w:space="0" w:color="auto"/>
              <w:left w:val="nil"/>
              <w:bottom w:val="nil"/>
              <w:right w:val="nil"/>
            </w:tcBorders>
            <w:shd w:val="clear" w:color="D9D9D9" w:fill="D9D9D9"/>
            <w:vAlign w:val="bottom"/>
            <w:hideMark/>
          </w:tcPr>
          <w:p w14:paraId="0F13453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Creation of a network of elements or neurons which may determine variable values based on interconnected element's response to external inputs</w:t>
            </w:r>
          </w:p>
        </w:tc>
        <w:tc>
          <w:tcPr>
            <w:tcW w:w="1648" w:type="dxa"/>
            <w:tcBorders>
              <w:top w:val="single" w:sz="4" w:space="0" w:color="auto"/>
              <w:left w:val="single" w:sz="4" w:space="0" w:color="000000"/>
              <w:bottom w:val="nil"/>
              <w:right w:val="nil"/>
            </w:tcBorders>
            <w:shd w:val="clear" w:color="D9D9D9" w:fill="D9D9D9"/>
            <w:noWrap/>
            <w:vAlign w:val="center"/>
            <w:hideMark/>
          </w:tcPr>
          <w:p w14:paraId="7153DE9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auto"/>
              <w:left w:val="single" w:sz="4" w:space="0" w:color="000000"/>
              <w:bottom w:val="nil"/>
              <w:right w:val="nil"/>
            </w:tcBorders>
            <w:shd w:val="clear" w:color="D9D9D9" w:fill="D9D9D9"/>
            <w:noWrap/>
            <w:vAlign w:val="bottom"/>
            <w:hideMark/>
          </w:tcPr>
          <w:p w14:paraId="398F583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auto"/>
              <w:left w:val="single" w:sz="4" w:space="0" w:color="000000"/>
              <w:bottom w:val="nil"/>
              <w:right w:val="single" w:sz="4" w:space="0" w:color="auto"/>
            </w:tcBorders>
            <w:shd w:val="clear" w:color="D9D9D9" w:fill="D9D9D9"/>
            <w:noWrap/>
            <w:vAlign w:val="bottom"/>
            <w:hideMark/>
          </w:tcPr>
          <w:p w14:paraId="4B381E8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5D38D44D" w14:textId="77777777" w:rsidTr="00D92D5F">
        <w:trPr>
          <w:divId w:val="962879752"/>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1E1E155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auto"/>
              <w:left w:val="single" w:sz="4" w:space="0" w:color="000000"/>
              <w:bottom w:val="single" w:sz="4" w:space="0" w:color="000000"/>
              <w:right w:val="single" w:sz="4" w:space="0" w:color="000000"/>
            </w:tcBorders>
            <w:noWrap/>
            <w:vAlign w:val="bottom"/>
            <w:hideMark/>
          </w:tcPr>
          <w:p w14:paraId="0325027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Association rule learning</w:t>
            </w:r>
          </w:p>
        </w:tc>
        <w:tc>
          <w:tcPr>
            <w:tcW w:w="1649" w:type="dxa"/>
            <w:tcBorders>
              <w:top w:val="nil"/>
              <w:left w:val="nil"/>
              <w:bottom w:val="nil"/>
              <w:right w:val="nil"/>
            </w:tcBorders>
            <w:shd w:val="clear" w:color="auto" w:fill="auto"/>
            <w:vAlign w:val="bottom"/>
            <w:hideMark/>
          </w:tcPr>
          <w:p w14:paraId="3DDB9B7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Identification of interesting relationships between variables by recognising statistically significant historical relationships</w:t>
            </w:r>
          </w:p>
        </w:tc>
        <w:tc>
          <w:tcPr>
            <w:tcW w:w="1648" w:type="dxa"/>
            <w:tcBorders>
              <w:top w:val="nil"/>
              <w:left w:val="single" w:sz="4" w:space="0" w:color="000000"/>
              <w:bottom w:val="nil"/>
              <w:right w:val="nil"/>
            </w:tcBorders>
            <w:shd w:val="clear" w:color="auto" w:fill="auto"/>
            <w:noWrap/>
            <w:vAlign w:val="bottom"/>
            <w:hideMark/>
          </w:tcPr>
          <w:p w14:paraId="2CE80C1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auto" w:fill="auto"/>
            <w:noWrap/>
            <w:vAlign w:val="bottom"/>
            <w:hideMark/>
          </w:tcPr>
          <w:p w14:paraId="5D24690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auto" w:fill="auto"/>
            <w:noWrap/>
            <w:vAlign w:val="bottom"/>
            <w:hideMark/>
          </w:tcPr>
          <w:p w14:paraId="58DE24D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59C0B030" w14:textId="77777777" w:rsidTr="00D92D5F">
        <w:trPr>
          <w:divId w:val="962879752"/>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683579A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6688897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Bayesian networks</w:t>
            </w:r>
          </w:p>
        </w:tc>
        <w:tc>
          <w:tcPr>
            <w:tcW w:w="1649" w:type="dxa"/>
            <w:tcBorders>
              <w:top w:val="single" w:sz="4" w:space="0" w:color="000000"/>
              <w:left w:val="single" w:sz="4" w:space="0" w:color="000000"/>
              <w:bottom w:val="nil"/>
              <w:right w:val="nil"/>
            </w:tcBorders>
            <w:shd w:val="clear" w:color="auto" w:fill="auto"/>
            <w:vAlign w:val="bottom"/>
            <w:hideMark/>
          </w:tcPr>
          <w:p w14:paraId="1F0E112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Creation by learning or using prior knowledge of graphical probabilistic models which give relationships between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79B552E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C3AF95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D7C046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4DA5BB28" w14:textId="77777777" w:rsidTr="00D92D5F">
        <w:trPr>
          <w:divId w:val="962879752"/>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50340F0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7832825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Clustering</w:t>
            </w:r>
          </w:p>
        </w:tc>
        <w:tc>
          <w:tcPr>
            <w:tcW w:w="1649" w:type="dxa"/>
            <w:tcBorders>
              <w:top w:val="single" w:sz="4" w:space="0" w:color="000000"/>
              <w:left w:val="single" w:sz="4" w:space="0" w:color="000000"/>
              <w:bottom w:val="nil"/>
              <w:right w:val="nil"/>
            </w:tcBorders>
            <w:shd w:val="clear" w:color="D9D9D9" w:fill="D9D9D9"/>
            <w:vAlign w:val="bottom"/>
            <w:hideMark/>
          </w:tcPr>
          <w:p w14:paraId="44BE75C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Grouping data readings into different groups where intragroup similarity is greater than intergroup similarity</w:t>
            </w:r>
          </w:p>
        </w:tc>
        <w:tc>
          <w:tcPr>
            <w:tcW w:w="1648" w:type="dxa"/>
            <w:tcBorders>
              <w:top w:val="single" w:sz="4" w:space="0" w:color="000000"/>
              <w:left w:val="single" w:sz="4" w:space="0" w:color="000000"/>
              <w:bottom w:val="nil"/>
              <w:right w:val="nil"/>
            </w:tcBorders>
            <w:shd w:val="clear" w:color="D9D9D9" w:fill="D9D9D9"/>
            <w:noWrap/>
            <w:vAlign w:val="bottom"/>
            <w:hideMark/>
          </w:tcPr>
          <w:p w14:paraId="59B8519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F1EFDF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30122E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5FED5FC9" w14:textId="77777777" w:rsidTr="00D92D5F">
        <w:trPr>
          <w:divId w:val="962879752"/>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6A09DE4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17A1F19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Decision tree learning</w:t>
            </w:r>
          </w:p>
        </w:tc>
        <w:tc>
          <w:tcPr>
            <w:tcW w:w="1649" w:type="dxa"/>
            <w:tcBorders>
              <w:top w:val="single" w:sz="4" w:space="0" w:color="000000"/>
              <w:left w:val="single" w:sz="4" w:space="0" w:color="000000"/>
              <w:bottom w:val="nil"/>
              <w:right w:val="nil"/>
            </w:tcBorders>
            <w:shd w:val="clear" w:color="auto" w:fill="auto"/>
            <w:vAlign w:val="bottom"/>
            <w:hideMark/>
          </w:tcPr>
          <w:p w14:paraId="3ABECC0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xml:space="preserve">Definition of the condition a system may be in based on observed variables, represented graphically </w:t>
            </w:r>
            <w:r w:rsidRPr="00D92D5F">
              <w:rPr>
                <w:rFonts w:ascii="Calibri" w:eastAsia="Times New Roman" w:hAnsi="Calibri" w:cs="Times New Roman"/>
                <w:color w:val="000000"/>
                <w:lang w:eastAsia="en-GB"/>
              </w:rPr>
              <w:lastRenderedPageBreak/>
              <w:t>using a tree structure which may be generated from past data using algorithms such as the ID3 algorithm</w:t>
            </w:r>
          </w:p>
        </w:tc>
        <w:tc>
          <w:tcPr>
            <w:tcW w:w="1648" w:type="dxa"/>
            <w:tcBorders>
              <w:top w:val="single" w:sz="4" w:space="0" w:color="000000"/>
              <w:left w:val="single" w:sz="4" w:space="0" w:color="000000"/>
              <w:bottom w:val="nil"/>
              <w:right w:val="nil"/>
            </w:tcBorders>
            <w:shd w:val="clear" w:color="auto" w:fill="auto"/>
            <w:noWrap/>
            <w:vAlign w:val="bottom"/>
            <w:hideMark/>
          </w:tcPr>
          <w:p w14:paraId="44A5368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auto" w:fill="auto"/>
            <w:noWrap/>
            <w:vAlign w:val="bottom"/>
            <w:hideMark/>
          </w:tcPr>
          <w:p w14:paraId="1128BB2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2A1455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xml:space="preserve">Can suffer from </w:t>
            </w:r>
            <w:proofErr w:type="spellStart"/>
            <w:r w:rsidRPr="00D92D5F">
              <w:rPr>
                <w:rFonts w:ascii="Calibri" w:eastAsia="Times New Roman" w:hAnsi="Calibri" w:cs="Times New Roman"/>
                <w:color w:val="000000"/>
                <w:lang w:eastAsia="en-GB"/>
              </w:rPr>
              <w:t>overfitting</w:t>
            </w:r>
            <w:proofErr w:type="spellEnd"/>
          </w:p>
        </w:tc>
      </w:tr>
      <w:tr w:rsidR="00D92D5F" w:rsidRPr="00D92D5F" w14:paraId="68684165" w14:textId="77777777" w:rsidTr="00D92D5F">
        <w:trPr>
          <w:divId w:val="962879752"/>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30808BA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4E7AFD4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Genetic algorithms</w:t>
            </w:r>
          </w:p>
        </w:tc>
        <w:tc>
          <w:tcPr>
            <w:tcW w:w="1649" w:type="dxa"/>
            <w:tcBorders>
              <w:top w:val="single" w:sz="4" w:space="0" w:color="000000"/>
              <w:left w:val="single" w:sz="4" w:space="0" w:color="000000"/>
              <w:bottom w:val="nil"/>
              <w:right w:val="nil"/>
            </w:tcBorders>
            <w:shd w:val="clear" w:color="D9D9D9" w:fill="D9D9D9"/>
            <w:vAlign w:val="bottom"/>
            <w:hideMark/>
          </w:tcPr>
          <w:p w14:paraId="5F547F8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Determining the optimum point a system can operate at, by selecting random members of a population of samples and using them as parents of successive samples, which tend toward the optimal sample</w:t>
            </w:r>
          </w:p>
        </w:tc>
        <w:tc>
          <w:tcPr>
            <w:tcW w:w="1648" w:type="dxa"/>
            <w:tcBorders>
              <w:top w:val="single" w:sz="4" w:space="0" w:color="000000"/>
              <w:left w:val="single" w:sz="4" w:space="0" w:color="000000"/>
              <w:bottom w:val="nil"/>
              <w:right w:val="nil"/>
            </w:tcBorders>
            <w:shd w:val="clear" w:color="D9D9D9" w:fill="D9D9D9"/>
            <w:noWrap/>
            <w:vAlign w:val="bottom"/>
            <w:hideMark/>
          </w:tcPr>
          <w:p w14:paraId="47ADA1A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B20742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571554E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61B58460" w14:textId="77777777" w:rsidTr="00D92D5F">
        <w:trPr>
          <w:divId w:val="962879752"/>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2A1A11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0DAE1B0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Reinforcement learning</w:t>
            </w:r>
          </w:p>
        </w:tc>
        <w:tc>
          <w:tcPr>
            <w:tcW w:w="1649" w:type="dxa"/>
            <w:tcBorders>
              <w:top w:val="single" w:sz="4" w:space="0" w:color="000000"/>
              <w:left w:val="single" w:sz="4" w:space="0" w:color="000000"/>
              <w:bottom w:val="nil"/>
              <w:right w:val="nil"/>
            </w:tcBorders>
            <w:shd w:val="clear" w:color="auto" w:fill="auto"/>
            <w:vAlign w:val="bottom"/>
            <w:hideMark/>
          </w:tcPr>
          <w:p w14:paraId="6B4F479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As distinct from supervised and unsupervised learning techniques, this method requires feedback on whether it has correctly predicted the value of a variable and tends toward an optimum based on this feedback</w:t>
            </w:r>
          </w:p>
        </w:tc>
        <w:tc>
          <w:tcPr>
            <w:tcW w:w="1648" w:type="dxa"/>
            <w:tcBorders>
              <w:top w:val="single" w:sz="4" w:space="0" w:color="000000"/>
              <w:left w:val="single" w:sz="4" w:space="0" w:color="000000"/>
              <w:bottom w:val="nil"/>
              <w:right w:val="nil"/>
            </w:tcBorders>
            <w:shd w:val="clear" w:color="auto" w:fill="auto"/>
            <w:noWrap/>
            <w:vAlign w:val="bottom"/>
            <w:hideMark/>
          </w:tcPr>
          <w:p w14:paraId="5B7B36B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0EFCF4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AF059E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2DE3539B" w14:textId="77777777" w:rsidTr="00D92D5F">
        <w:trPr>
          <w:divId w:val="962879752"/>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BA43D1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36C7F8D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PCA</w:t>
            </w:r>
          </w:p>
        </w:tc>
        <w:tc>
          <w:tcPr>
            <w:tcW w:w="1649" w:type="dxa"/>
            <w:tcBorders>
              <w:top w:val="single" w:sz="4" w:space="0" w:color="000000"/>
              <w:left w:val="single" w:sz="4" w:space="0" w:color="000000"/>
              <w:bottom w:val="nil"/>
              <w:right w:val="nil"/>
            </w:tcBorders>
            <w:shd w:val="clear" w:color="D9D9D9" w:fill="D9D9D9"/>
            <w:vAlign w:val="bottom"/>
            <w:hideMark/>
          </w:tcPr>
          <w:p w14:paraId="30A1278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xml:space="preserve">Analysis of a population of variables to determine the population extremes in a given number of directions or components, allowing </w:t>
            </w:r>
            <w:r w:rsidRPr="00D92D5F">
              <w:rPr>
                <w:rFonts w:ascii="Calibri" w:eastAsia="Times New Roman" w:hAnsi="Calibri" w:cs="Times New Roman"/>
                <w:color w:val="000000"/>
                <w:lang w:eastAsia="en-GB"/>
              </w:rPr>
              <w:lastRenderedPageBreak/>
              <w:t xml:space="preserve">categorisation of each data point in terms of </w:t>
            </w:r>
            <w:proofErr w:type="spellStart"/>
            <w:r w:rsidRPr="00D92D5F">
              <w:rPr>
                <w:rFonts w:ascii="Calibri" w:eastAsia="Times New Roman" w:hAnsi="Calibri" w:cs="Times New Roman"/>
                <w:color w:val="000000"/>
                <w:lang w:eastAsia="en-GB"/>
              </w:rPr>
              <w:t>it's</w:t>
            </w:r>
            <w:proofErr w:type="spellEnd"/>
            <w:r w:rsidRPr="00D92D5F">
              <w:rPr>
                <w:rFonts w:ascii="Calibri" w:eastAsia="Times New Roman" w:hAnsi="Calibri" w:cs="Times New Roman"/>
                <w:color w:val="000000"/>
                <w:lang w:eastAsia="en-GB"/>
              </w:rPr>
              <w:t xml:space="preserve"> position in each direc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3175D8A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nil"/>
              <w:right w:val="nil"/>
            </w:tcBorders>
            <w:shd w:val="clear" w:color="D9D9D9" w:fill="D9D9D9"/>
            <w:noWrap/>
            <w:vAlign w:val="bottom"/>
            <w:hideMark/>
          </w:tcPr>
          <w:p w14:paraId="110484F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56E91F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54BB6A60" w14:textId="77777777" w:rsidTr="00D92D5F">
        <w:trPr>
          <w:divId w:val="962879752"/>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50B19E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15ECABE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Support vector machines</w:t>
            </w:r>
          </w:p>
        </w:tc>
        <w:tc>
          <w:tcPr>
            <w:tcW w:w="1649" w:type="dxa"/>
            <w:tcBorders>
              <w:top w:val="single" w:sz="4" w:space="0" w:color="000000"/>
              <w:left w:val="single" w:sz="4" w:space="0" w:color="000000"/>
              <w:bottom w:val="nil"/>
              <w:right w:val="nil"/>
            </w:tcBorders>
            <w:shd w:val="clear" w:color="auto" w:fill="auto"/>
            <w:vAlign w:val="bottom"/>
            <w:hideMark/>
          </w:tcPr>
          <w:p w14:paraId="338B644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xml:space="preserve">A supervised learning technique which when given a sample data set which is labelled according to which class each point belongs in, can </w:t>
            </w:r>
            <w:proofErr w:type="spellStart"/>
            <w:r w:rsidRPr="00D92D5F">
              <w:rPr>
                <w:rFonts w:ascii="Calibri" w:eastAsia="Times New Roman" w:hAnsi="Calibri" w:cs="Times New Roman"/>
                <w:color w:val="000000"/>
                <w:lang w:eastAsia="en-GB"/>
              </w:rPr>
              <w:t>determin</w:t>
            </w:r>
            <w:proofErr w:type="spellEnd"/>
            <w:r w:rsidRPr="00D92D5F">
              <w:rPr>
                <w:rFonts w:ascii="Calibri" w:eastAsia="Times New Roman" w:hAnsi="Calibri" w:cs="Times New Roman"/>
                <w:color w:val="000000"/>
                <w:lang w:eastAsia="en-GB"/>
              </w:rPr>
              <w:t xml:space="preserve"> the optimal plane which splits classes allowing accurate future classification of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0591F95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C165AE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10A994B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29D655D9" w14:textId="77777777" w:rsidTr="00D92D5F">
        <w:trPr>
          <w:divId w:val="962879752"/>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34ECD7A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Statistics</w:t>
            </w:r>
          </w:p>
        </w:tc>
        <w:tc>
          <w:tcPr>
            <w:tcW w:w="1648" w:type="dxa"/>
            <w:tcBorders>
              <w:top w:val="single" w:sz="4" w:space="0" w:color="000000"/>
              <w:left w:val="nil"/>
              <w:bottom w:val="nil"/>
              <w:right w:val="nil"/>
            </w:tcBorders>
            <w:shd w:val="clear" w:color="D9D9D9" w:fill="D9D9D9"/>
            <w:noWrap/>
            <w:vAlign w:val="bottom"/>
            <w:hideMark/>
          </w:tcPr>
          <w:p w14:paraId="7D1A791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7BA4232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2E540D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FF588C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598DA3E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75381DBA" w14:textId="77777777" w:rsidTr="00D92D5F">
        <w:trPr>
          <w:divId w:val="962879752"/>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1EA839C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36BC656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7489D98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76C19F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92C080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93D718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4847F3BE" w14:textId="77777777" w:rsidTr="00D92D5F">
        <w:trPr>
          <w:divId w:val="962879752"/>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04D96DC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D9D9D9" w:fill="D9D9D9"/>
            <w:noWrap/>
            <w:vAlign w:val="bottom"/>
            <w:hideMark/>
          </w:tcPr>
          <w:p w14:paraId="2455DD1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0D0F74C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4FEC8D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D6B807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02C8DC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742E5D3C" w14:textId="77777777" w:rsidTr="00D92D5F">
        <w:trPr>
          <w:divId w:val="962879752"/>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0B5EA1C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487245A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62E643F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6CA856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26D2B2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011DED8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2119D5F1" w14:textId="77777777" w:rsidTr="00D92D5F">
        <w:trPr>
          <w:divId w:val="962879752"/>
          <w:trHeight w:val="234"/>
        </w:trPr>
        <w:tc>
          <w:tcPr>
            <w:tcW w:w="1648" w:type="dxa"/>
            <w:tcBorders>
              <w:top w:val="nil"/>
              <w:left w:val="single" w:sz="4" w:space="0" w:color="auto"/>
              <w:bottom w:val="nil"/>
              <w:right w:val="nil"/>
            </w:tcBorders>
            <w:shd w:val="clear" w:color="D9D9D9" w:fill="D9D9D9"/>
            <w:noWrap/>
            <w:vAlign w:val="bottom"/>
            <w:hideMark/>
          </w:tcPr>
          <w:p w14:paraId="31BBB70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969E3C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3E535D3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F2D169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FC7D35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500313C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6DE9265B"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7731379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Data Mining</w:t>
            </w:r>
          </w:p>
        </w:tc>
        <w:tc>
          <w:tcPr>
            <w:tcW w:w="1648" w:type="dxa"/>
            <w:tcBorders>
              <w:top w:val="single" w:sz="4" w:space="0" w:color="000000"/>
              <w:left w:val="single" w:sz="4" w:space="0" w:color="000000"/>
              <w:bottom w:val="nil"/>
              <w:right w:val="nil"/>
            </w:tcBorders>
            <w:shd w:val="clear" w:color="auto" w:fill="auto"/>
            <w:noWrap/>
            <w:vAlign w:val="bottom"/>
            <w:hideMark/>
          </w:tcPr>
          <w:p w14:paraId="362DBEA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13F79B4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D0CDCB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17D38B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0BF5C09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383D456A"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24716D4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E7A900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2EF3C50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8DA02F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EAFC53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82ED8B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1E377CCD"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19CD87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9280DD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0A8B49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324245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C9345F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8F01A8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19FFE993"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51BB755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F90DB7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340A77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266744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F868F2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82F4F3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42C3AF59"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09B05D0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DEDD15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78439B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6A5FB4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8A6245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8CE05D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00469987"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682ACEC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Model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4D4BCC9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Linear</w:t>
            </w:r>
          </w:p>
        </w:tc>
        <w:tc>
          <w:tcPr>
            <w:tcW w:w="1649" w:type="dxa"/>
            <w:tcBorders>
              <w:top w:val="single" w:sz="4" w:space="0" w:color="000000"/>
              <w:left w:val="single" w:sz="4" w:space="0" w:color="000000"/>
              <w:bottom w:val="nil"/>
              <w:right w:val="nil"/>
            </w:tcBorders>
            <w:shd w:val="clear" w:color="D9D9D9" w:fill="D9D9D9"/>
            <w:noWrap/>
            <w:vAlign w:val="bottom"/>
            <w:hideMark/>
          </w:tcPr>
          <w:p w14:paraId="6FF5637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3F5FAE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EA6BFE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5E1C571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5B61BE57"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F7C870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75570E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Non-linear</w:t>
            </w:r>
          </w:p>
        </w:tc>
        <w:tc>
          <w:tcPr>
            <w:tcW w:w="1649" w:type="dxa"/>
            <w:tcBorders>
              <w:top w:val="single" w:sz="4" w:space="0" w:color="000000"/>
              <w:left w:val="single" w:sz="4" w:space="0" w:color="000000"/>
              <w:bottom w:val="nil"/>
              <w:right w:val="nil"/>
            </w:tcBorders>
            <w:shd w:val="clear" w:color="auto" w:fill="auto"/>
            <w:noWrap/>
            <w:vAlign w:val="bottom"/>
            <w:hideMark/>
          </w:tcPr>
          <w:p w14:paraId="03D9808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A2555E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55D26A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19FD2A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6B22D18E"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FCFEFB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72D013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494C03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99E2BF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4084DA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D97299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7A9CD4C9"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1CE16A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A486F1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57DBB94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3608BE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9E4CB7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95EF2F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7456B55E"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6D9C0D0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6AD39B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0E8CB9F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7C6017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232B41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E34380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019602E9"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D78B9E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B80BC5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74C6453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55B747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08F55A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5D543C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64C87540"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2FA616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Rule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0A77DEE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33AEF63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A27B16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FCEBDE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958F55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01621DC5"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7946FB1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31B1E8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26E3EF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A72461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CF8FC8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16FCF57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042B87A5"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2C1CB6E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4A0A4F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01E4704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3B52BB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85ADAF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608FB54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779A580A"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14FF86A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9DD99F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568AF1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C12B43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498832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9ECAC4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792F1DFC"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7306A9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775557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0B5C2B1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9ED028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487606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1889CAA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242B3217"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1F9E3FC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501E9F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0578C04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4755C0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5594D0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DEC7AA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054F514A"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282D5DE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Mathematical Optimisa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6F78D7B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Simplex Method (</w:t>
            </w:r>
            <w:proofErr w:type="spellStart"/>
            <w:r w:rsidRPr="00D92D5F">
              <w:rPr>
                <w:rFonts w:ascii="Calibri" w:eastAsia="Times New Roman" w:hAnsi="Calibri" w:cs="Times New Roman"/>
                <w:color w:val="000000"/>
                <w:lang w:eastAsia="en-GB"/>
              </w:rPr>
              <w:t>Stosic</w:t>
            </w:r>
            <w:proofErr w:type="spellEnd"/>
            <w:r w:rsidRPr="00D92D5F">
              <w:rPr>
                <w:rFonts w:ascii="Calibri" w:eastAsia="Times New Roman" w:hAnsi="Calibri" w:cs="Times New Roman"/>
                <w:color w:val="000000"/>
                <w:lang w:eastAsia="en-GB"/>
              </w:rPr>
              <w:t xml:space="preserve"> 2003)</w:t>
            </w:r>
          </w:p>
        </w:tc>
        <w:tc>
          <w:tcPr>
            <w:tcW w:w="1649" w:type="dxa"/>
            <w:tcBorders>
              <w:top w:val="single" w:sz="4" w:space="0" w:color="000000"/>
              <w:left w:val="single" w:sz="4" w:space="0" w:color="000000"/>
              <w:bottom w:val="nil"/>
              <w:right w:val="nil"/>
            </w:tcBorders>
            <w:shd w:val="clear" w:color="D9D9D9" w:fill="D9D9D9"/>
            <w:noWrap/>
            <w:vAlign w:val="bottom"/>
            <w:hideMark/>
          </w:tcPr>
          <w:p w14:paraId="09F93F8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A0818F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3B237D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714D57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46CDD63A" w14:textId="77777777" w:rsidTr="00D92D5F">
        <w:trPr>
          <w:divId w:val="962879752"/>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4EEE49C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691B64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F0AB13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83D424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124799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F59102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7D4E0B13" w14:textId="77777777" w:rsidTr="00D92D5F">
        <w:trPr>
          <w:divId w:val="962879752"/>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61A052A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E8F938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51A969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8106A8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8D2F1E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6F968A8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212EAE82" w14:textId="77777777" w:rsidTr="00D92D5F">
        <w:trPr>
          <w:divId w:val="962879752"/>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360BDF9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08DC8A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5A56660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F944A4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6F3164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26ABA03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51F285D4" w14:textId="77777777" w:rsidTr="00D92D5F">
        <w:trPr>
          <w:divId w:val="962879752"/>
          <w:trHeight w:val="234"/>
        </w:trPr>
        <w:tc>
          <w:tcPr>
            <w:tcW w:w="1648" w:type="dxa"/>
            <w:tcBorders>
              <w:top w:val="nil"/>
              <w:left w:val="single" w:sz="4" w:space="0" w:color="auto"/>
              <w:bottom w:val="nil"/>
              <w:right w:val="nil"/>
            </w:tcBorders>
            <w:shd w:val="clear" w:color="D9D9D9" w:fill="D9D9D9"/>
            <w:noWrap/>
            <w:vAlign w:val="bottom"/>
            <w:hideMark/>
          </w:tcPr>
          <w:p w14:paraId="16E9781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15B19D9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59F6A3E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65F9F7A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19DD63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5F30106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57544344" w14:textId="77777777" w:rsidTr="00D92D5F">
        <w:trPr>
          <w:divId w:val="962879752"/>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004EF4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Maintenance Planning</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85B774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FMECA</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27FB3FB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CC7814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CB6828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40BABF93"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4220005D" w14:textId="77777777" w:rsidTr="00D92D5F">
        <w:trPr>
          <w:divId w:val="962879752"/>
          <w:trHeight w:val="234"/>
        </w:trPr>
        <w:tc>
          <w:tcPr>
            <w:tcW w:w="1648" w:type="dxa"/>
            <w:tcBorders>
              <w:top w:val="nil"/>
              <w:left w:val="single" w:sz="4" w:space="0" w:color="auto"/>
              <w:bottom w:val="nil"/>
              <w:right w:val="nil"/>
            </w:tcBorders>
            <w:shd w:val="clear" w:color="D9D9D9" w:fill="D9D9D9"/>
            <w:noWrap/>
            <w:vAlign w:val="bottom"/>
            <w:hideMark/>
          </w:tcPr>
          <w:p w14:paraId="56A571E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40E86F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AHP</w:t>
            </w:r>
          </w:p>
        </w:tc>
        <w:tc>
          <w:tcPr>
            <w:tcW w:w="1649" w:type="dxa"/>
            <w:tcBorders>
              <w:top w:val="nil"/>
              <w:left w:val="single" w:sz="4" w:space="0" w:color="000000"/>
              <w:bottom w:val="nil"/>
              <w:right w:val="nil"/>
            </w:tcBorders>
            <w:shd w:val="clear" w:color="D9D9D9" w:fill="D9D9D9"/>
            <w:noWrap/>
            <w:vAlign w:val="bottom"/>
            <w:hideMark/>
          </w:tcPr>
          <w:p w14:paraId="5C5CEE2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42A078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B6F449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46A8505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24A9F0FB" w14:textId="77777777" w:rsidTr="00D92D5F">
        <w:trPr>
          <w:divId w:val="962879752"/>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0BABDE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71564F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0ACF748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3B74C2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9F1ECA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110FC29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720759E0" w14:textId="77777777" w:rsidTr="00D92D5F">
        <w:trPr>
          <w:divId w:val="962879752"/>
          <w:trHeight w:val="234"/>
        </w:trPr>
        <w:tc>
          <w:tcPr>
            <w:tcW w:w="1648" w:type="dxa"/>
            <w:tcBorders>
              <w:top w:val="nil"/>
              <w:left w:val="single" w:sz="4" w:space="0" w:color="auto"/>
              <w:bottom w:val="nil"/>
              <w:right w:val="nil"/>
            </w:tcBorders>
            <w:shd w:val="clear" w:color="D9D9D9" w:fill="D9D9D9"/>
            <w:noWrap/>
            <w:vAlign w:val="bottom"/>
            <w:hideMark/>
          </w:tcPr>
          <w:p w14:paraId="268E8EE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60CCC7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740DEDC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55684D6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1D6F2FEF"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4D8E956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7E59DCCB" w14:textId="77777777" w:rsidTr="00D92D5F">
        <w:trPr>
          <w:divId w:val="962879752"/>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1F0FDA1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E2D830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7308C75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2D40AA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BA89AF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5E4E568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207F18D7" w14:textId="77777777" w:rsidTr="00D92D5F">
        <w:trPr>
          <w:divId w:val="962879752"/>
          <w:trHeight w:val="234"/>
        </w:trPr>
        <w:tc>
          <w:tcPr>
            <w:tcW w:w="1648" w:type="dxa"/>
            <w:tcBorders>
              <w:top w:val="nil"/>
              <w:left w:val="single" w:sz="4" w:space="0" w:color="auto"/>
              <w:bottom w:val="nil"/>
              <w:right w:val="nil"/>
            </w:tcBorders>
            <w:shd w:val="clear" w:color="D9D9D9" w:fill="D9D9D9"/>
            <w:noWrap/>
            <w:vAlign w:val="bottom"/>
            <w:hideMark/>
          </w:tcPr>
          <w:p w14:paraId="58784597"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191296C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792F6A3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B09DD7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3481642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62EC5B80"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r w:rsidRPr="00D92D5F">
              <w:rPr>
                <w:rFonts w:ascii="Calibri" w:eastAsia="Times New Roman" w:hAnsi="Calibri" w:cs="Times New Roman"/>
                <w:color w:val="000000"/>
                <w:lang w:eastAsia="en-GB"/>
              </w:rPr>
              <w:t> </w:t>
            </w:r>
          </w:p>
        </w:tc>
      </w:tr>
      <w:tr w:rsidR="00D92D5F" w:rsidRPr="00D92D5F" w14:paraId="344A7301" w14:textId="77777777" w:rsidTr="00D92D5F">
        <w:trPr>
          <w:divId w:val="962879752"/>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46E8B3B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84260F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558FEC5B"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D6B311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447AEAD"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2D0502D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r>
      <w:tr w:rsidR="00D92D5F" w:rsidRPr="00D92D5F" w14:paraId="6A53CA88" w14:textId="77777777" w:rsidTr="00D92D5F">
        <w:trPr>
          <w:divId w:val="962879752"/>
          <w:trHeight w:val="234"/>
        </w:trPr>
        <w:tc>
          <w:tcPr>
            <w:tcW w:w="1648" w:type="dxa"/>
            <w:tcBorders>
              <w:top w:val="nil"/>
              <w:left w:val="single" w:sz="4" w:space="0" w:color="auto"/>
              <w:bottom w:val="nil"/>
              <w:right w:val="nil"/>
            </w:tcBorders>
            <w:shd w:val="clear" w:color="D9D9D9" w:fill="D9D9D9"/>
            <w:noWrap/>
            <w:vAlign w:val="bottom"/>
            <w:hideMark/>
          </w:tcPr>
          <w:p w14:paraId="272ACE1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30315BA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709666A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4EC9245"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12B4421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28589B8A"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r>
      <w:tr w:rsidR="00D92D5F" w:rsidRPr="00D92D5F" w14:paraId="2A162601" w14:textId="77777777" w:rsidTr="00D92D5F">
        <w:trPr>
          <w:divId w:val="962879752"/>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2B8DB59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67C8186"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2181F4CE"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19957E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42CD32CC"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552290B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r>
      <w:tr w:rsidR="00D92D5F" w:rsidRPr="00D92D5F" w14:paraId="0C64448E" w14:textId="77777777" w:rsidTr="00D92D5F">
        <w:trPr>
          <w:divId w:val="962879752"/>
          <w:trHeight w:val="234"/>
        </w:trPr>
        <w:tc>
          <w:tcPr>
            <w:tcW w:w="1648" w:type="dxa"/>
            <w:tcBorders>
              <w:top w:val="nil"/>
              <w:left w:val="single" w:sz="4" w:space="0" w:color="auto"/>
              <w:bottom w:val="nil"/>
              <w:right w:val="nil"/>
            </w:tcBorders>
            <w:shd w:val="clear" w:color="D9D9D9" w:fill="D9D9D9"/>
            <w:noWrap/>
            <w:vAlign w:val="bottom"/>
            <w:hideMark/>
          </w:tcPr>
          <w:p w14:paraId="2EBCBB52"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196B132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3BCA9B41"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66B2EF84"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799B9229"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60432EB8" w14:textId="77777777" w:rsidR="00D92D5F" w:rsidRPr="00D92D5F" w:rsidRDefault="00D92D5F" w:rsidP="00D92D5F">
            <w:pPr>
              <w:spacing w:after="0" w:line="240" w:lineRule="auto"/>
              <w:jc w:val="left"/>
              <w:rPr>
                <w:rFonts w:ascii="Calibri" w:eastAsia="Times New Roman" w:hAnsi="Calibri" w:cs="Times New Roman"/>
                <w:color w:val="000000"/>
                <w:lang w:eastAsia="en-GB"/>
              </w:rPr>
            </w:pPr>
          </w:p>
        </w:tc>
      </w:tr>
    </w:tbl>
    <w:p w14:paraId="7031775B" w14:textId="5B7E1D46" w:rsidR="00F90982" w:rsidRDefault="00EE2C81">
      <w:pPr>
        <w:jc w:val="left"/>
        <w:rPr>
          <w:rFonts w:asciiTheme="majorHAnsi" w:eastAsiaTheme="majorEastAsia" w:hAnsiTheme="majorHAnsi" w:cstheme="majorBidi"/>
          <w:color w:val="1F4D78" w:themeColor="accent1" w:themeShade="7F"/>
          <w:sz w:val="24"/>
          <w:szCs w:val="24"/>
          <w:lang w:val="en-IE" w:eastAsia="en-GB"/>
        </w:rPr>
      </w:pPr>
      <w:r>
        <w:rPr>
          <w:lang w:val="en-IE" w:eastAsia="en-GB"/>
        </w:rPr>
        <w:fldChar w:fldCharType="end"/>
      </w:r>
      <w:r w:rsidR="00F90982">
        <w:rPr>
          <w:lang w:val="en-IE" w:eastAsia="en-GB"/>
        </w:rPr>
        <w:br w:type="page"/>
      </w:r>
    </w:p>
    <w:p w14:paraId="0FCA6394" w14:textId="6DE4738A" w:rsidR="007215AC" w:rsidRDefault="007215AC" w:rsidP="007215AC">
      <w:pPr>
        <w:pStyle w:val="Heading3"/>
        <w:rPr>
          <w:lang w:val="en-IE" w:eastAsia="en-GB"/>
        </w:rPr>
      </w:pPr>
      <w:r>
        <w:rPr>
          <w:lang w:val="en-IE" w:eastAsia="en-GB"/>
        </w:rPr>
        <w:lastRenderedPageBreak/>
        <w:t>Support Vector Machines</w:t>
      </w:r>
    </w:p>
    <w:p w14:paraId="759DFA64" w14:textId="77777777" w:rsidR="00D509DC" w:rsidRPr="00D509DC" w:rsidRDefault="00D509DC" w:rsidP="00D509DC">
      <w:pPr>
        <w:rPr>
          <w:lang w:val="en-IE" w:eastAsia="en-GB"/>
        </w:rPr>
      </w:pPr>
    </w:p>
    <w:p w14:paraId="26281D13" w14:textId="36A02AF7" w:rsidR="007215AC" w:rsidRDefault="00D509DC" w:rsidP="007215AC">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sidR="00372AFF">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sidR="00372AFF">
        <w:rPr>
          <w:lang w:val="en-IE" w:eastAsia="en-GB"/>
        </w:rPr>
        <w:t xml:space="preserve"> and </w:t>
      </w:r>
      <w:r w:rsidR="00372AFF">
        <w:rPr>
          <w:lang w:val="en-IE" w:eastAsia="en-GB"/>
        </w:rPr>
        <w:fldChar w:fldCharType="begin" w:fldLock="1"/>
      </w:r>
      <w:r w:rsidR="00307A0A">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sidR="00372AFF">
        <w:rPr>
          <w:lang w:val="en-IE" w:eastAsia="en-GB"/>
        </w:rPr>
        <w:fldChar w:fldCharType="separate"/>
      </w:r>
      <w:r w:rsidR="00372AFF" w:rsidRPr="00372AFF">
        <w:rPr>
          <w:noProof/>
          <w:lang w:val="en-IE" w:eastAsia="en-GB"/>
        </w:rPr>
        <w:t>(Verma et al. 2011)</w:t>
      </w:r>
      <w:r w:rsidR="00372AFF">
        <w:rPr>
          <w:lang w:val="en-IE" w:eastAsia="en-GB"/>
        </w:rPr>
        <w:fldChar w:fldCharType="end"/>
      </w:r>
      <w:r>
        <w:rPr>
          <w:lang w:val="en-IE" w:eastAsia="en-GB"/>
        </w:rPr>
        <w:t>.</w:t>
      </w:r>
    </w:p>
    <w:p w14:paraId="74AA7952" w14:textId="77777777" w:rsidR="007215AC" w:rsidRDefault="007215AC" w:rsidP="007215AC">
      <w:pPr>
        <w:rPr>
          <w:lang w:val="en-IE" w:eastAsia="en-GB"/>
        </w:rPr>
      </w:pPr>
    </w:p>
    <w:p w14:paraId="3AB63B55" w14:textId="6BE05869" w:rsidR="007A45BE" w:rsidRDefault="007A45BE" w:rsidP="007A45BE">
      <w:pPr>
        <w:pStyle w:val="Heading3"/>
        <w:rPr>
          <w:lang w:val="en-IE" w:eastAsia="en-GB"/>
        </w:rPr>
      </w:pPr>
      <w:r>
        <w:rPr>
          <w:lang w:val="en-IE" w:eastAsia="en-GB"/>
        </w:rPr>
        <w:t>Neural Networks</w:t>
      </w:r>
    </w:p>
    <w:p w14:paraId="11720A48" w14:textId="77777777" w:rsidR="007215AC" w:rsidRDefault="007215AC" w:rsidP="007215AC">
      <w:pPr>
        <w:rPr>
          <w:lang w:val="en-IE" w:eastAsia="en-GB"/>
        </w:rPr>
      </w:pPr>
    </w:p>
    <w:p w14:paraId="5F012194" w14:textId="3915BE3A" w:rsidR="007215AC" w:rsidRPr="007215AC" w:rsidRDefault="007215AC" w:rsidP="007215AC">
      <w:pPr>
        <w:rPr>
          <w:lang w:val="en-IE" w:eastAsia="en-GB"/>
        </w:rPr>
      </w:pPr>
      <w:r>
        <w:rPr>
          <w:noProof/>
          <w:lang w:eastAsia="en-GB"/>
        </w:rPr>
        <w:drawing>
          <wp:inline distT="0" distB="0" distL="0" distR="0" wp14:anchorId="122F8F0A" wp14:editId="5CB4666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7E7865A5" w14:textId="77777777" w:rsidR="007A45BE" w:rsidRPr="007A45BE" w:rsidRDefault="007A45BE" w:rsidP="007A45BE">
      <w:pPr>
        <w:rPr>
          <w:lang w:val="en-IE" w:eastAsia="en-GB"/>
        </w:rPr>
      </w:pPr>
    </w:p>
    <w:p w14:paraId="4A6307C2"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542D676E"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CE5CB83" w14:textId="77777777" w:rsidR="007215AC" w:rsidRDefault="007215AC" w:rsidP="007215AC">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7"/>
      <w:r>
        <w:rPr>
          <w:lang w:val="en-IE" w:eastAsia="en-GB"/>
        </w:rPr>
        <w:t>axial</w:t>
      </w:r>
      <w:commentRangeEnd w:id="7"/>
      <w:r>
        <w:rPr>
          <w:rStyle w:val="CommentReference"/>
        </w:rPr>
        <w:commentReference w:id="7"/>
      </w:r>
      <w:r>
        <w:rPr>
          <w:lang w:val="en-IE" w:eastAsia="en-GB"/>
        </w:rPr>
        <w:t>”.</w:t>
      </w:r>
    </w:p>
    <w:p w14:paraId="46BD57A7" w14:textId="77777777" w:rsidR="007215AC" w:rsidRDefault="007215AC" w:rsidP="007215AC">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8"/>
      <w:r>
        <w:rPr>
          <w:lang w:val="en-IE" w:eastAsia="en-GB"/>
        </w:rPr>
        <w:t>a thermodynamic model</w:t>
      </w:r>
      <w:commentRangeEnd w:id="8"/>
      <w:r>
        <w:rPr>
          <w:rStyle w:val="CommentReference"/>
        </w:rPr>
        <w:commentReference w:id="8"/>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4E248CE5"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6B3E1903"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4852708A" w14:textId="77777777" w:rsidR="007215AC" w:rsidRDefault="007215AC" w:rsidP="007215AC">
      <w:pPr>
        <w:rPr>
          <w:lang w:val="en-IE" w:eastAsia="en-GB"/>
        </w:rPr>
      </w:pPr>
      <w:r>
        <w:rPr>
          <w:lang w:val="en-IE" w:eastAsia="en-GB"/>
        </w:rPr>
        <w:lastRenderedPageBreak/>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DB44011" w14:textId="77777777" w:rsidR="007215AC" w:rsidRDefault="007215AC" w:rsidP="007215AC">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536C0DD"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3091B98D"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618812D7" w14:textId="77777777" w:rsidR="007215AC" w:rsidRDefault="007215AC" w:rsidP="007215AC">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3C4799EC" w14:textId="77777777" w:rsidR="007215AC" w:rsidRDefault="007215AC" w:rsidP="007215AC">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21E8C814" w14:textId="77777777" w:rsidR="007215AC" w:rsidRDefault="007215AC" w:rsidP="007215AC">
      <w:pPr>
        <w:pStyle w:val="ListParagraph"/>
        <w:numPr>
          <w:ilvl w:val="0"/>
          <w:numId w:val="4"/>
        </w:numPr>
        <w:rPr>
          <w:lang w:val="en-IE" w:eastAsia="en-GB"/>
        </w:rPr>
      </w:pPr>
      <w:r>
        <w:rPr>
          <w:lang w:val="en-IE" w:eastAsia="en-GB"/>
        </w:rPr>
        <w:t xml:space="preserve">Modified </w:t>
      </w:r>
      <w:r w:rsidRPr="002815C6">
        <w:rPr>
          <w:lang w:val="en-IE" w:eastAsia="en-GB"/>
        </w:rPr>
        <w:t>GRNN</w:t>
      </w:r>
    </w:p>
    <w:p w14:paraId="7A507CD5" w14:textId="77777777" w:rsidR="007215AC" w:rsidRDefault="007215AC" w:rsidP="007215AC">
      <w:pPr>
        <w:pStyle w:val="ListParagraph"/>
        <w:numPr>
          <w:ilvl w:val="0"/>
          <w:numId w:val="4"/>
        </w:numPr>
        <w:rPr>
          <w:lang w:val="en-IE" w:eastAsia="en-GB"/>
        </w:rPr>
      </w:pPr>
      <w:r>
        <w:rPr>
          <w:lang w:val="en-IE" w:eastAsia="en-GB"/>
        </w:rPr>
        <w:t>Multilayer perceptron network</w:t>
      </w:r>
    </w:p>
    <w:p w14:paraId="7CD1E1D9" w14:textId="77777777" w:rsidR="007215AC" w:rsidRDefault="007215AC" w:rsidP="007215AC">
      <w:pPr>
        <w:pStyle w:val="ListParagraph"/>
        <w:numPr>
          <w:ilvl w:val="0"/>
          <w:numId w:val="4"/>
        </w:numPr>
        <w:rPr>
          <w:lang w:val="en-IE" w:eastAsia="en-GB"/>
        </w:rPr>
      </w:pPr>
      <w:r>
        <w:rPr>
          <w:lang w:val="en-IE" w:eastAsia="en-GB"/>
        </w:rPr>
        <w:t>R</w:t>
      </w:r>
      <w:r w:rsidRPr="002815C6">
        <w:rPr>
          <w:lang w:val="en-IE" w:eastAsia="en-GB"/>
        </w:rPr>
        <w:t>adial basis function network</w:t>
      </w:r>
    </w:p>
    <w:p w14:paraId="1AD24662" w14:textId="77777777" w:rsidR="007215AC" w:rsidRDefault="007215AC" w:rsidP="007215AC">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0FE2DD85" w14:textId="77777777" w:rsidR="007215AC" w:rsidRDefault="007215AC" w:rsidP="007215AC">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0D58E879" w14:textId="77777777" w:rsidR="007215AC" w:rsidRDefault="007215AC" w:rsidP="007215AC">
      <w:pPr>
        <w:rPr>
          <w:lang w:val="en-IE" w:eastAsia="en-GB"/>
        </w:rPr>
      </w:pPr>
      <w:r>
        <w:rPr>
          <w:lang w:val="en-IE" w:eastAsia="en-GB"/>
        </w:rPr>
        <w:lastRenderedPageBreak/>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7F3C6B2D" w14:textId="047D1049" w:rsidR="00307A0A" w:rsidRDefault="00307A0A" w:rsidP="00307A0A">
      <w:pPr>
        <w:pStyle w:val="Heading4"/>
        <w:rPr>
          <w:lang w:val="en-IE" w:eastAsia="en-GB"/>
        </w:rPr>
      </w:pPr>
      <w:r>
        <w:rPr>
          <w:lang w:val="en-IE" w:eastAsia="en-GB"/>
        </w:rPr>
        <w:fldChar w:fldCharType="begin" w:fldLock="1"/>
      </w:r>
      <w:r w:rsidR="008E52A3">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previously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7AF1B55" w14:textId="611F1ADC" w:rsidR="00307A0A" w:rsidRDefault="00307A0A" w:rsidP="00307A0A">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306300B6" w14:textId="2C4C67C2" w:rsidR="00307A0A" w:rsidRPr="00307A0A" w:rsidRDefault="00307A0A" w:rsidP="00307A0A">
      <w:pPr>
        <w:rPr>
          <w:lang w:val="en-IE" w:eastAsia="en-GB"/>
        </w:rPr>
      </w:pPr>
      <w:commentRangeStart w:id="9"/>
      <w:r>
        <w:rPr>
          <w:lang w:val="en-IE" w:eastAsia="en-GB"/>
        </w:rPr>
        <w:t>It is an old paper but come back to this as there is a list of 39 parameters in it that the authors deemed necessary for monitoring to effectively detect valve faults.</w:t>
      </w:r>
      <w:commentRangeEnd w:id="9"/>
      <w:r>
        <w:rPr>
          <w:rStyle w:val="CommentReference"/>
        </w:rPr>
        <w:commentReference w:id="9"/>
      </w:r>
    </w:p>
    <w:p w14:paraId="26DB236E" w14:textId="77777777" w:rsidR="007215AC" w:rsidRDefault="007215AC" w:rsidP="007215AC">
      <w:pPr>
        <w:rPr>
          <w:lang w:val="en-IE" w:eastAsia="en-GB"/>
        </w:rPr>
      </w:pPr>
    </w:p>
    <w:p w14:paraId="12C21951" w14:textId="77777777" w:rsidR="007215AC" w:rsidRDefault="007215AC" w:rsidP="007215AC">
      <w:pPr>
        <w:pStyle w:val="Heading3"/>
        <w:rPr>
          <w:lang w:val="en-IE" w:eastAsia="en-GB"/>
        </w:rPr>
      </w:pPr>
      <w:r>
        <w:rPr>
          <w:lang w:val="en-IE" w:eastAsia="en-GB"/>
        </w:rPr>
        <w:t>Restricted Boltzmann Machines</w:t>
      </w:r>
    </w:p>
    <w:p w14:paraId="3FEAF2A6" w14:textId="77777777" w:rsidR="007215AC" w:rsidRDefault="007215AC" w:rsidP="007215AC">
      <w:pPr>
        <w:rPr>
          <w:lang w:val="en-IE" w:eastAsia="en-GB"/>
        </w:rPr>
      </w:pPr>
    </w:p>
    <w:p w14:paraId="336BB348" w14:textId="65387BA1" w:rsidR="007215AC" w:rsidRPr="007215AC" w:rsidRDefault="005D041D" w:rsidP="007215AC">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3B51E5FC" w14:textId="77777777" w:rsidR="007215AC" w:rsidRPr="007215AC" w:rsidRDefault="007215AC" w:rsidP="007215AC">
      <w:pPr>
        <w:rPr>
          <w:lang w:val="en-IE" w:eastAsia="en-GB"/>
        </w:rPr>
      </w:pPr>
    </w:p>
    <w:p w14:paraId="2B3AD9B5" w14:textId="77777777" w:rsidR="007215AC" w:rsidRDefault="007215AC" w:rsidP="007215AC">
      <w:pPr>
        <w:pStyle w:val="Heading3"/>
        <w:rPr>
          <w:lang w:val="en-IE" w:eastAsia="en-GB"/>
        </w:rPr>
      </w:pPr>
      <w:r>
        <w:rPr>
          <w:lang w:val="en-IE" w:eastAsia="en-GB"/>
        </w:rPr>
        <w:t>Deep Belief Networks</w:t>
      </w:r>
    </w:p>
    <w:p w14:paraId="4134AFAC" w14:textId="77777777" w:rsidR="005D041D" w:rsidRDefault="005D041D" w:rsidP="005D041D">
      <w:pPr>
        <w:rPr>
          <w:lang w:val="en-IE" w:eastAsia="en-GB"/>
        </w:rPr>
      </w:pPr>
    </w:p>
    <w:p w14:paraId="42EBC0A1" w14:textId="7E2E4D60" w:rsidR="005D041D" w:rsidRPr="005D041D" w:rsidRDefault="005D041D" w:rsidP="005D041D">
      <w:pPr>
        <w:rPr>
          <w:lang w:val="en-IE" w:eastAsia="en-GB"/>
        </w:rPr>
      </w:pPr>
      <w:r>
        <w:rPr>
          <w:lang w:val="en-IE" w:eastAsia="en-GB"/>
        </w:rPr>
        <w:t>Deep belief networks are a form of greedy stacked Restricted Boltzmann Machine.</w:t>
      </w:r>
    </w:p>
    <w:p w14:paraId="0BBEC11C"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3003062C"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7F1085E5" w14:textId="77777777" w:rsidR="007215AC" w:rsidRDefault="007215AC" w:rsidP="007215AC">
      <w:pPr>
        <w:rPr>
          <w:lang w:val="en-IE" w:eastAsia="en-GB"/>
        </w:rPr>
      </w:pPr>
      <w:r>
        <w:rPr>
          <w:lang w:val="en-IE" w:eastAsia="en-GB"/>
        </w:rPr>
        <w:t>This paper presented a deep belief network based method for fault diagnosis of reciprocating compressors. The equipment analysed for the paper’s test case was a two-stage reciprocating compressor.</w:t>
      </w:r>
    </w:p>
    <w:p w14:paraId="37EDA012" w14:textId="034A81E9" w:rsidR="007215AC" w:rsidRDefault="007215AC" w:rsidP="007215AC">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the authors of this paper recognise valve failure in reciprocating compressors to be both a common and costly mode of failure. According to one study</w:t>
      </w:r>
      <w:r w:rsidR="0064084C">
        <w:rPr>
          <w:lang w:val="en-IE" w:eastAsia="en-GB"/>
        </w:rPr>
        <w:t xml:space="preserve">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515B4A8B" w14:textId="495172A7" w:rsidR="005D041D" w:rsidRDefault="005D041D" w:rsidP="007215AC">
      <w:pPr>
        <w:rPr>
          <w:lang w:val="en-IE" w:eastAsia="en-GB"/>
        </w:rPr>
      </w:pPr>
      <w:r>
        <w:rPr>
          <w:lang w:val="en-IE" w:eastAsia="en-GB"/>
        </w:rPr>
        <w:t>The parameters required for implementation of this paper’s method are:</w:t>
      </w:r>
    </w:p>
    <w:p w14:paraId="2EBDFAF6" w14:textId="61356A83" w:rsidR="005D041D" w:rsidRDefault="005D041D" w:rsidP="005D041D">
      <w:pPr>
        <w:pStyle w:val="ListParagraph"/>
        <w:numPr>
          <w:ilvl w:val="0"/>
          <w:numId w:val="12"/>
        </w:numPr>
        <w:rPr>
          <w:lang w:val="en-IE" w:eastAsia="en-GB"/>
        </w:rPr>
      </w:pPr>
      <w:r>
        <w:rPr>
          <w:lang w:val="en-IE" w:eastAsia="en-GB"/>
        </w:rPr>
        <w:t>Machine Vibration</w:t>
      </w:r>
    </w:p>
    <w:p w14:paraId="176A39BB" w14:textId="22554001" w:rsidR="005D041D" w:rsidRDefault="005D041D" w:rsidP="005D041D">
      <w:pPr>
        <w:pStyle w:val="ListParagraph"/>
        <w:numPr>
          <w:ilvl w:val="0"/>
          <w:numId w:val="12"/>
        </w:numPr>
        <w:rPr>
          <w:lang w:val="en-IE" w:eastAsia="en-GB"/>
        </w:rPr>
      </w:pPr>
      <w:r>
        <w:rPr>
          <w:lang w:val="en-IE" w:eastAsia="en-GB"/>
        </w:rPr>
        <w:t>Receiver Pressure</w:t>
      </w:r>
    </w:p>
    <w:p w14:paraId="59440A8A" w14:textId="7D53F23B" w:rsidR="005D041D" w:rsidRDefault="005D041D" w:rsidP="005D041D">
      <w:pPr>
        <w:pStyle w:val="ListParagraph"/>
        <w:numPr>
          <w:ilvl w:val="0"/>
          <w:numId w:val="12"/>
        </w:numPr>
        <w:rPr>
          <w:lang w:val="en-IE" w:eastAsia="en-GB"/>
        </w:rPr>
      </w:pPr>
      <w:r>
        <w:rPr>
          <w:lang w:val="en-IE" w:eastAsia="en-GB"/>
        </w:rPr>
        <w:t>Stage 1 Outlet Pressure</w:t>
      </w:r>
    </w:p>
    <w:p w14:paraId="3B85211C" w14:textId="1C16189F" w:rsidR="005D041D" w:rsidRDefault="005D041D" w:rsidP="005D041D">
      <w:pPr>
        <w:pStyle w:val="ListParagraph"/>
        <w:numPr>
          <w:ilvl w:val="0"/>
          <w:numId w:val="12"/>
        </w:numPr>
        <w:rPr>
          <w:lang w:val="en-IE" w:eastAsia="en-GB"/>
        </w:rPr>
      </w:pPr>
      <w:r>
        <w:rPr>
          <w:lang w:val="en-IE" w:eastAsia="en-GB"/>
        </w:rPr>
        <w:t>Discharge Pressure</w:t>
      </w:r>
    </w:p>
    <w:p w14:paraId="1880B114" w14:textId="15CC5EBB" w:rsidR="005D041D" w:rsidRDefault="00867B4B" w:rsidP="005D041D">
      <w:pPr>
        <w:pStyle w:val="ListParagraph"/>
        <w:numPr>
          <w:ilvl w:val="0"/>
          <w:numId w:val="12"/>
        </w:numPr>
        <w:rPr>
          <w:lang w:val="en-IE" w:eastAsia="en-GB"/>
        </w:rPr>
      </w:pPr>
      <w:r>
        <w:rPr>
          <w:lang w:val="en-IE" w:eastAsia="en-GB"/>
        </w:rPr>
        <w:t>Electrical current drawn</w:t>
      </w:r>
    </w:p>
    <w:p w14:paraId="4CBD50AA" w14:textId="5746FAD3" w:rsidR="00867B4B" w:rsidRDefault="00D509DC" w:rsidP="00867B4B">
      <w:pPr>
        <w:rPr>
          <w:lang w:val="en-IE" w:eastAsia="en-GB"/>
        </w:rPr>
      </w:pPr>
      <w:r>
        <w:rPr>
          <w:lang w:val="en-IE" w:eastAsia="en-GB"/>
        </w:rPr>
        <w:lastRenderedPageBreak/>
        <w:t>The faults detected by this method were:</w:t>
      </w:r>
    </w:p>
    <w:p w14:paraId="171D3A01" w14:textId="44963C34" w:rsidR="00D509DC" w:rsidRDefault="00D509DC" w:rsidP="00D509DC">
      <w:pPr>
        <w:pStyle w:val="ListParagraph"/>
        <w:numPr>
          <w:ilvl w:val="0"/>
          <w:numId w:val="13"/>
        </w:numPr>
        <w:rPr>
          <w:lang w:val="en-IE" w:eastAsia="en-GB"/>
        </w:rPr>
      </w:pPr>
      <w:r>
        <w:rPr>
          <w:lang w:val="en-IE" w:eastAsia="en-GB"/>
        </w:rPr>
        <w:t>Suction valve leakage or stuck closed</w:t>
      </w:r>
    </w:p>
    <w:p w14:paraId="1F2AB609" w14:textId="0AE2805E" w:rsidR="00D509DC" w:rsidRDefault="00D509DC" w:rsidP="00D509DC">
      <w:pPr>
        <w:pStyle w:val="ListParagraph"/>
        <w:numPr>
          <w:ilvl w:val="0"/>
          <w:numId w:val="13"/>
        </w:numPr>
        <w:rPr>
          <w:lang w:val="en-IE" w:eastAsia="en-GB"/>
        </w:rPr>
      </w:pPr>
      <w:r>
        <w:rPr>
          <w:lang w:val="en-IE" w:eastAsia="en-GB"/>
        </w:rPr>
        <w:t>Discharge valve leakage or stuck closed</w:t>
      </w:r>
    </w:p>
    <w:p w14:paraId="20F222AF" w14:textId="7E71A273" w:rsidR="00D509DC" w:rsidRPr="00D509DC" w:rsidRDefault="00D509DC" w:rsidP="00D509DC">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3222B260" w14:textId="77777777" w:rsidR="007215AC" w:rsidRDefault="007215AC" w:rsidP="007215AC">
      <w:pPr>
        <w:rPr>
          <w:lang w:val="en-IE" w:eastAsia="en-GB"/>
        </w:rPr>
      </w:pPr>
    </w:p>
    <w:p w14:paraId="7821CC90" w14:textId="77777777" w:rsidR="007215AC" w:rsidRPr="00D27C6C" w:rsidRDefault="007215AC" w:rsidP="007215AC">
      <w:pPr>
        <w:rPr>
          <w:lang w:val="en-IE" w:eastAsia="en-GB"/>
        </w:rPr>
      </w:pPr>
    </w:p>
    <w:p w14:paraId="43B1994A" w14:textId="77777777" w:rsidR="007215AC" w:rsidRDefault="007215AC" w:rsidP="007215AC">
      <w:pPr>
        <w:rPr>
          <w:lang w:val="en-IE" w:eastAsia="en-GB"/>
        </w:rPr>
      </w:pPr>
    </w:p>
    <w:p w14:paraId="512F0D44" w14:textId="5D97E9CD" w:rsidR="00F401FF" w:rsidRDefault="00F401FF" w:rsidP="007A45BE">
      <w:pPr>
        <w:pStyle w:val="Heading3"/>
        <w:rPr>
          <w:lang w:val="en-IE" w:eastAsia="en-GB"/>
        </w:rPr>
      </w:pPr>
      <w:r>
        <w:rPr>
          <w:lang w:val="en-IE" w:eastAsia="en-GB"/>
        </w:rPr>
        <w:t>Principal Component Analysis</w:t>
      </w:r>
    </w:p>
    <w:p w14:paraId="00BC9474" w14:textId="63EA7D96" w:rsidR="00F401FF" w:rsidRDefault="00F401FF"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6077F4F7" w14:textId="7700B8C5" w:rsidR="00F401FF" w:rsidRDefault="00F401FF" w:rsidP="007A45BE">
      <w:pPr>
        <w:rPr>
          <w:lang w:val="en-IE" w:eastAsia="en-GB"/>
        </w:rPr>
      </w:pPr>
      <w:r>
        <w:rPr>
          <w:lang w:val="en-IE" w:eastAsia="en-GB"/>
        </w:rPr>
        <w:fldChar w:fldCharType="begin" w:fldLock="1"/>
      </w:r>
      <w:r w:rsidR="007A45BE">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338C2F1F" w14:textId="219ED306" w:rsidR="00F401FF" w:rsidRDefault="00F401FF" w:rsidP="007A45B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4D1C65C5" w14:textId="77777777" w:rsidR="001C524C" w:rsidRDefault="0044481F" w:rsidP="007A45BE">
      <w:pPr>
        <w:rPr>
          <w:lang w:val="en-IE" w:eastAsia="en-GB"/>
        </w:rPr>
      </w:pPr>
      <w:r w:rsidRPr="0044481F">
        <w:rPr>
          <w:highlight w:val="yellow"/>
          <w:lang w:val="en-IE" w:eastAsia="en-GB"/>
        </w:rPr>
        <w:t xml:space="preserve">PCA </w:t>
      </w:r>
      <w:r w:rsidR="00F401FF" w:rsidRPr="0044481F">
        <w:rPr>
          <w:highlight w:val="yellow"/>
          <w:lang w:val="en-IE" w:eastAsia="en-GB"/>
        </w:rPr>
        <w:t>is based on a mathematical procedure that transforms a number of possibly correlated variables of the process, into a smaller number of uncorrelated variables called Principal Components.</w:t>
      </w:r>
      <w:r>
        <w:rPr>
          <w:lang w:val="en-IE" w:eastAsia="en-GB"/>
        </w:rPr>
        <w:t xml:space="preserve"> </w:t>
      </w:r>
    </w:p>
    <w:p w14:paraId="1C4B19B5" w14:textId="1E170A99" w:rsidR="00706E13" w:rsidRDefault="001C524C" w:rsidP="007A45B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sidR="00D509DC">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w:t>
      </w:r>
      <w:r w:rsidR="0044481F">
        <w:rPr>
          <w:lang w:val="en-IE" w:eastAsia="en-GB"/>
        </w:rPr>
        <w:t xml:space="preserve">A key point to consider when employing PCA as a method is the correct selection of the number of principal components (PC). The novelty factor of this paper was that the number of PCs was selected using an </w:t>
      </w:r>
      <w:proofErr w:type="spellStart"/>
      <w:r w:rsidR="0044481F">
        <w:rPr>
          <w:lang w:val="en-IE" w:eastAsia="en-GB"/>
        </w:rPr>
        <w:t>ANalysis</w:t>
      </w:r>
      <w:proofErr w:type="spellEnd"/>
      <w:r w:rsidR="0044481F">
        <w:rPr>
          <w:lang w:val="en-IE" w:eastAsia="en-GB"/>
        </w:rPr>
        <w:t xml:space="preserve"> Of </w:t>
      </w:r>
      <w:proofErr w:type="spellStart"/>
      <w:r w:rsidR="0044481F">
        <w:rPr>
          <w:lang w:val="en-IE" w:eastAsia="en-GB"/>
        </w:rPr>
        <w:t>VAriance</w:t>
      </w:r>
      <w:proofErr w:type="spellEnd"/>
      <w:r w:rsidR="0044481F">
        <w:rPr>
          <w:lang w:val="en-IE" w:eastAsia="en-GB"/>
        </w:rPr>
        <w:t xml:space="preserve"> (ANOVA) technique. An ANOVA test is used to compare population samples by the variance within each sample and the variance between different samples. The paper used the ANOVA test to determine incrementally whether </w:t>
      </w:r>
      <w:r w:rsidR="00706E13">
        <w:rPr>
          <w:lang w:val="en-IE" w:eastAsia="en-GB"/>
        </w:rPr>
        <w:t>it was worthwhile to add another principal component to the existing number of principal components.</w:t>
      </w:r>
    </w:p>
    <w:p w14:paraId="4090B803" w14:textId="77777777" w:rsidR="00706E13" w:rsidRDefault="00706E13" w:rsidP="007A45BE">
      <w:pPr>
        <w:rPr>
          <w:lang w:val="en-IE" w:eastAsia="en-GB"/>
        </w:rPr>
      </w:pPr>
      <w:r>
        <w:rPr>
          <w:lang w:val="en-IE" w:eastAsia="en-GB"/>
        </w:rPr>
        <w:t>The values recorded from the test compressor were:</w:t>
      </w:r>
    </w:p>
    <w:p w14:paraId="7280BB4C" w14:textId="43CF96B2" w:rsidR="00706E13" w:rsidRDefault="00706E13" w:rsidP="007A45BE">
      <w:pPr>
        <w:pStyle w:val="ListParagraph"/>
        <w:numPr>
          <w:ilvl w:val="0"/>
          <w:numId w:val="9"/>
        </w:numPr>
        <w:rPr>
          <w:lang w:val="en-IE" w:eastAsia="en-GB"/>
        </w:rPr>
      </w:pPr>
      <w:r>
        <w:rPr>
          <w:lang w:val="en-IE" w:eastAsia="en-GB"/>
        </w:rPr>
        <w:t>Mass flow rate</w:t>
      </w:r>
      <w:r w:rsidR="007A45BE">
        <w:rPr>
          <w:lang w:val="en-IE" w:eastAsia="en-GB"/>
        </w:rPr>
        <w:t>s</w:t>
      </w:r>
      <w:r>
        <w:rPr>
          <w:lang w:val="en-IE" w:eastAsia="en-GB"/>
        </w:rPr>
        <w:t xml:space="preserve"> of nitrogen</w:t>
      </w:r>
    </w:p>
    <w:p w14:paraId="14AC03BC" w14:textId="56E63ED9" w:rsidR="00706E13" w:rsidRDefault="00FA7638" w:rsidP="007A45BE">
      <w:pPr>
        <w:pStyle w:val="ListParagraph"/>
        <w:numPr>
          <w:ilvl w:val="0"/>
          <w:numId w:val="9"/>
        </w:numPr>
        <w:rPr>
          <w:lang w:val="en-IE" w:eastAsia="en-GB"/>
        </w:rPr>
      </w:pPr>
      <w:r>
        <w:rPr>
          <w:lang w:val="en-IE" w:eastAsia="en-GB"/>
        </w:rPr>
        <w:t>Inlet Guide Vane (IGV) positions</w:t>
      </w:r>
    </w:p>
    <w:p w14:paraId="0314FACD" w14:textId="5A05E366" w:rsidR="00FA7638" w:rsidRDefault="00FA7638" w:rsidP="007A45BE">
      <w:pPr>
        <w:pStyle w:val="ListParagraph"/>
        <w:numPr>
          <w:ilvl w:val="0"/>
          <w:numId w:val="9"/>
        </w:numPr>
        <w:rPr>
          <w:lang w:val="en-IE" w:eastAsia="en-GB"/>
        </w:rPr>
      </w:pPr>
      <w:r>
        <w:rPr>
          <w:lang w:val="en-IE" w:eastAsia="en-GB"/>
        </w:rPr>
        <w:t>Throttle valve position</w:t>
      </w:r>
    </w:p>
    <w:p w14:paraId="0DD4F73F" w14:textId="5393423B" w:rsidR="007A45BE" w:rsidRDefault="007A45BE" w:rsidP="007A45BE">
      <w:pPr>
        <w:rPr>
          <w:lang w:val="en-IE" w:eastAsia="en-GB"/>
        </w:rPr>
      </w:pPr>
      <w:r>
        <w:rPr>
          <w:lang w:val="en-IE" w:eastAsia="en-GB"/>
        </w:rPr>
        <w:lastRenderedPageBreak/>
        <w:t>This method required a training period in a no fault state, which is a factor to be considered when applying a PCA method to existing compressed air systems. The method was tested on both single and multiple fault states of operation.</w:t>
      </w:r>
    </w:p>
    <w:p w14:paraId="2F29243E" w14:textId="7ABEA33A" w:rsidR="007A45BE" w:rsidRDefault="007A45BE" w:rsidP="007A45BE">
      <w:pPr>
        <w:rPr>
          <w:lang w:val="en-IE" w:eastAsia="en-GB"/>
        </w:rPr>
      </w:pPr>
      <w:r>
        <w:rPr>
          <w:lang w:val="en-IE" w:eastAsia="en-GB"/>
        </w:rPr>
        <w:t>The faults that this paper was able to detect were:</w:t>
      </w:r>
    </w:p>
    <w:p w14:paraId="58602029" w14:textId="639E864E" w:rsidR="007A45BE" w:rsidRDefault="007A45BE" w:rsidP="007A45BE">
      <w:pPr>
        <w:pStyle w:val="ListParagraph"/>
        <w:numPr>
          <w:ilvl w:val="0"/>
          <w:numId w:val="10"/>
        </w:numPr>
        <w:rPr>
          <w:lang w:val="en-IE" w:eastAsia="en-GB"/>
        </w:rPr>
      </w:pPr>
      <w:r>
        <w:rPr>
          <w:lang w:val="en-IE" w:eastAsia="en-GB"/>
        </w:rPr>
        <w:t>Sensor reading errors</w:t>
      </w:r>
    </w:p>
    <w:p w14:paraId="74F12ED5" w14:textId="1E162B99" w:rsidR="007A45BE" w:rsidRDefault="007A45BE" w:rsidP="007A45BE">
      <w:pPr>
        <w:pStyle w:val="ListParagraph"/>
        <w:numPr>
          <w:ilvl w:val="0"/>
          <w:numId w:val="10"/>
        </w:numPr>
        <w:rPr>
          <w:lang w:val="en-IE" w:eastAsia="en-GB"/>
        </w:rPr>
      </w:pPr>
      <w:r>
        <w:rPr>
          <w:lang w:val="en-IE" w:eastAsia="en-GB"/>
        </w:rPr>
        <w:t>Actuator error / failure</w:t>
      </w:r>
    </w:p>
    <w:p w14:paraId="5ED2B2B9" w14:textId="7798CA5F" w:rsidR="004A7658" w:rsidRDefault="004A7658" w:rsidP="004A7658">
      <w:pPr>
        <w:pStyle w:val="Heading2"/>
        <w:rPr>
          <w:lang w:val="en-IE" w:eastAsia="en-GB"/>
        </w:rPr>
      </w:pPr>
      <w:r>
        <w:rPr>
          <w:lang w:val="en-IE" w:eastAsia="en-GB"/>
        </w:rPr>
        <w:t>Model-Based Methods</w:t>
      </w:r>
    </w:p>
    <w:p w14:paraId="48DD948D" w14:textId="1083EDA1" w:rsidR="004A7658" w:rsidRPr="004A7658" w:rsidRDefault="004D4F22" w:rsidP="004A7658">
      <w:pPr>
        <w:rPr>
          <w:lang w:val="en-IE" w:eastAsia="en-GB"/>
        </w:rPr>
      </w:pPr>
      <w:r>
        <w:rPr>
          <w:lang w:val="en-IE" w:eastAsia="en-GB"/>
        </w:rPr>
        <w:fldChar w:fldCharType="begin" w:fldLock="1"/>
      </w:r>
      <w:r w:rsidR="00A321FD">
        <w:rPr>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previouslyFormattedCitation" : "(Kopanos et al. 2015)" }, "properties" : { "noteIndex" : 0 }, "schema" : "https://github.com/citation-style-language/schema/raw/master/csl-citation.json" }</w:instrText>
      </w:r>
      <w:r>
        <w:rPr>
          <w:lang w:val="en-IE" w:eastAsia="en-GB"/>
        </w:rPr>
        <w:fldChar w:fldCharType="separate"/>
      </w:r>
      <w:r w:rsidRPr="004D4F22">
        <w:rPr>
          <w:noProof/>
          <w:lang w:val="en-IE" w:eastAsia="en-GB"/>
        </w:rPr>
        <w:t>(Kopanos et al. 2015)</w:t>
      </w:r>
      <w:r>
        <w:rPr>
          <w:lang w:val="en-IE" w:eastAsia="en-GB"/>
        </w:rPr>
        <w:fldChar w:fldCharType="end"/>
      </w:r>
    </w:p>
    <w:p w14:paraId="3B9B23FC" w14:textId="77777777" w:rsidR="002B0F1F" w:rsidRDefault="002B0F1F" w:rsidP="00476EC6">
      <w:pPr>
        <w:pStyle w:val="Heading2"/>
        <w:rPr>
          <w:lang w:val="en-IE" w:eastAsia="en-GB"/>
        </w:rPr>
      </w:pPr>
      <w:r>
        <w:rPr>
          <w:lang w:val="en-IE" w:eastAsia="en-GB"/>
        </w:rPr>
        <w:t>Adaptive Clustering</w:t>
      </w:r>
    </w:p>
    <w:p w14:paraId="49C03C55" w14:textId="5FA5C3F2" w:rsidR="002B0F1F" w:rsidRDefault="002B0F1F" w:rsidP="002B0F1F">
      <w:pPr>
        <w:rPr>
          <w:lang w:val="en-IE" w:eastAsia="en-GB"/>
        </w:rPr>
      </w:pPr>
      <w:r>
        <w:rPr>
          <w:lang w:val="en-IE" w:eastAsia="en-GB"/>
        </w:rPr>
        <w:fldChar w:fldCharType="begin" w:fldLock="1"/>
      </w:r>
      <w:r w:rsidR="00F401FF">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F401FF" w:rsidRPr="00F401FF">
        <w:rPr>
          <w:noProof/>
          <w:lang w:val="en-IE" w:eastAsia="en-GB"/>
        </w:rPr>
        <w:t>(Petković et al. 2012)</w:t>
      </w:r>
      <w:r>
        <w:rPr>
          <w:lang w:val="en-IE" w:eastAsia="en-GB"/>
        </w:rPr>
        <w:fldChar w:fldCharType="end"/>
      </w:r>
      <w:r>
        <w:rPr>
          <w:lang w:val="en-IE" w:eastAsia="en-GB"/>
        </w:rPr>
        <w:t xml:space="preserve"> presented a method for </w:t>
      </w:r>
      <w:r w:rsidR="00AC27E0">
        <w:rPr>
          <w:lang w:val="en-IE" w:eastAsia="en-GB"/>
        </w:rPr>
        <w:t xml:space="preserve">feature </w:t>
      </w:r>
      <w:commentRangeStart w:id="10"/>
      <w:r w:rsidR="00AC27E0">
        <w:rPr>
          <w:lang w:val="en-IE" w:eastAsia="en-GB"/>
        </w:rPr>
        <w:t>identification</w:t>
      </w:r>
      <w:commentRangeEnd w:id="10"/>
      <w:r w:rsidR="00AC27E0">
        <w:rPr>
          <w:rStyle w:val="CommentReference"/>
        </w:rPr>
        <w:commentReference w:id="10"/>
      </w:r>
    </w:p>
    <w:p w14:paraId="6ED77526" w14:textId="15E1AFB4" w:rsidR="00233613" w:rsidRDefault="00476EC6" w:rsidP="00476EC6">
      <w:pPr>
        <w:pStyle w:val="Heading1"/>
        <w:rPr>
          <w:lang w:val="en-IE" w:eastAsia="en-GB"/>
        </w:rPr>
      </w:pPr>
      <w:r>
        <w:rPr>
          <w:lang w:val="en-IE" w:eastAsia="en-GB"/>
        </w:rPr>
        <w:t>Discussion</w:t>
      </w:r>
    </w:p>
    <w:p w14:paraId="2946A2D6" w14:textId="0E1E5C91" w:rsidR="00476EC6" w:rsidRPr="00476EC6" w:rsidRDefault="00476EC6" w:rsidP="00476EC6">
      <w:pPr>
        <w:rPr>
          <w:lang w:val="en-IE" w:eastAsia="en-GB"/>
        </w:rPr>
      </w:pPr>
      <w:r>
        <w:rPr>
          <w:lang w:val="en-IE" w:eastAsia="en-GB"/>
        </w:rPr>
        <w:t>Compare yet again the table</w:t>
      </w:r>
    </w:p>
    <w:p w14:paraId="3D1C1871" w14:textId="7D13FD5B" w:rsidR="00477DFD" w:rsidRDefault="00477DFD" w:rsidP="00477DFD">
      <w:pPr>
        <w:pStyle w:val="Heading1"/>
        <w:rPr>
          <w:lang w:val="en-IE" w:eastAsia="en-GB"/>
        </w:rPr>
      </w:pPr>
      <w:r>
        <w:rPr>
          <w:lang w:val="en-IE" w:eastAsia="en-GB"/>
        </w:rPr>
        <w:t>Conclusion</w:t>
      </w:r>
    </w:p>
    <w:p w14:paraId="3006B309" w14:textId="44ACCDB6" w:rsidR="004845A8" w:rsidRDefault="00477DFD" w:rsidP="00477DFD">
      <w:pPr>
        <w:rPr>
          <w:lang w:val="en-IE" w:eastAsia="en-GB"/>
        </w:rPr>
      </w:pPr>
      <w:r>
        <w:rPr>
          <w:lang w:val="en-IE" w:eastAsia="en-GB"/>
        </w:rPr>
        <w:t xml:space="preserve">The best method for compressor performance management is </w:t>
      </w:r>
      <w:r w:rsidR="004845A8">
        <w:rPr>
          <w:lang w:val="en-IE" w:eastAsia="en-GB"/>
        </w:rPr>
        <w:t>######.</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62C1FC7D"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3303430A" w14:textId="0512AFB0" w:rsidR="00EA2E66" w:rsidRPr="00EA2E66" w:rsidRDefault="002B0F1F">
      <w:pPr>
        <w:pStyle w:val="NormalWeb"/>
        <w:ind w:left="480" w:hanging="480"/>
        <w:divId w:val="1322392586"/>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EA2E66" w:rsidRPr="00EA2E66">
        <w:rPr>
          <w:rFonts w:ascii="Calibri" w:hAnsi="Calibri"/>
          <w:noProof/>
          <w:sz w:val="22"/>
        </w:rPr>
        <w:t xml:space="preserve">Aitouche, a., Yang, Q. &amp; Ould Bouamama, B., 2011. Fault detection and isolation of PEM fuel cell system based on nonlinear analytical redundancy. </w:t>
      </w:r>
      <w:r w:rsidR="00EA2E66" w:rsidRPr="00EA2E66">
        <w:rPr>
          <w:rFonts w:ascii="Calibri" w:hAnsi="Calibri"/>
          <w:i/>
          <w:iCs/>
          <w:noProof/>
          <w:sz w:val="22"/>
        </w:rPr>
        <w:t>The European Physical Journal Applied Physics</w:t>
      </w:r>
      <w:r w:rsidR="00EA2E66" w:rsidRPr="00EA2E66">
        <w:rPr>
          <w:rFonts w:ascii="Calibri" w:hAnsi="Calibri"/>
          <w:noProof/>
          <w:sz w:val="22"/>
        </w:rPr>
        <w:t>, 54(2), p.23408.</w:t>
      </w:r>
    </w:p>
    <w:p w14:paraId="1F2FA5E9"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Bevilacqua, M. &amp; Braglia, M., 2000. The analytic hierarchy process applied to maintenance strategy selection. </w:t>
      </w:r>
      <w:r w:rsidRPr="00EA2E66">
        <w:rPr>
          <w:rFonts w:ascii="Calibri" w:hAnsi="Calibri"/>
          <w:i/>
          <w:iCs/>
          <w:noProof/>
          <w:sz w:val="22"/>
        </w:rPr>
        <w:t>Reliability Engineering &amp; System Safety</w:t>
      </w:r>
      <w:r w:rsidRPr="00EA2E66">
        <w:rPr>
          <w:rFonts w:ascii="Calibri" w:hAnsi="Calibri"/>
          <w:noProof/>
          <w:sz w:val="22"/>
        </w:rPr>
        <w:t>, 70(1), pp.71–83.</w:t>
      </w:r>
    </w:p>
    <w:p w14:paraId="01FC95DE"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Cortés, O., Urquiza, G. &amp; Hernández, J. a., 2009. Optimization of operating conditions for compressor performance by means of neural network inverse. </w:t>
      </w:r>
      <w:r w:rsidRPr="00EA2E66">
        <w:rPr>
          <w:rFonts w:ascii="Calibri" w:hAnsi="Calibri"/>
          <w:i/>
          <w:iCs/>
          <w:noProof/>
          <w:sz w:val="22"/>
        </w:rPr>
        <w:t>Applied Energy</w:t>
      </w:r>
      <w:r w:rsidRPr="00EA2E66">
        <w:rPr>
          <w:rFonts w:ascii="Calibri" w:hAnsi="Calibri"/>
          <w:noProof/>
          <w:sz w:val="22"/>
        </w:rPr>
        <w:t>, 86(11), pp.2487–2493. Available at: http://dx.doi.org/10.1016/j.apenergy.2009.03.001.</w:t>
      </w:r>
    </w:p>
    <w:p w14:paraId="520E1E4B"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Cui, H. et al., 2009. Research on fault diagnosis for reciprocating compressor valve using information entropy and SVM method. </w:t>
      </w:r>
      <w:r w:rsidRPr="00EA2E66">
        <w:rPr>
          <w:rFonts w:ascii="Calibri" w:hAnsi="Calibri"/>
          <w:i/>
          <w:iCs/>
          <w:noProof/>
          <w:sz w:val="22"/>
        </w:rPr>
        <w:t>Journal of Loss Prevention in the Process Industries</w:t>
      </w:r>
      <w:r w:rsidRPr="00EA2E66">
        <w:rPr>
          <w:rFonts w:ascii="Calibri" w:hAnsi="Calibri"/>
          <w:noProof/>
          <w:sz w:val="22"/>
        </w:rPr>
        <w:t>, 22(6), pp.864–867. Available at: http://dx.doi.org/10.1016/j.jlp.2009.08.012.</w:t>
      </w:r>
    </w:p>
    <w:p w14:paraId="02AD0961"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Fonseca, D.J., 2000. A knowledge-based system for preventive maintenance. </w:t>
      </w:r>
      <w:r w:rsidRPr="00EA2E66">
        <w:rPr>
          <w:rFonts w:ascii="Calibri" w:hAnsi="Calibri"/>
          <w:i/>
          <w:iCs/>
          <w:noProof/>
          <w:sz w:val="22"/>
        </w:rPr>
        <w:t>Expert Systems</w:t>
      </w:r>
      <w:r w:rsidRPr="00EA2E66">
        <w:rPr>
          <w:rFonts w:ascii="Calibri" w:hAnsi="Calibri"/>
          <w:noProof/>
          <w:sz w:val="22"/>
        </w:rPr>
        <w:t>, 17(5), pp.241–247. Available at: http://doi.wiley.com/10.1111/1468-0394.00146.</w:t>
      </w:r>
    </w:p>
    <w:p w14:paraId="434D8875"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George Vachtsevanos, Frank L. Lewis, Michael Roemer, Andrew Hess, B.W., </w:t>
      </w:r>
      <w:r w:rsidRPr="00EA2E66">
        <w:rPr>
          <w:rFonts w:ascii="Calibri" w:hAnsi="Calibri"/>
          <w:i/>
          <w:iCs/>
          <w:noProof/>
          <w:sz w:val="22"/>
        </w:rPr>
        <w:t>Intelligent Fault Diagnosis and Prognosis for Engineering Systems</w:t>
      </w:r>
      <w:r w:rsidRPr="00EA2E66">
        <w:rPr>
          <w:rFonts w:ascii="Calibri" w:hAnsi="Calibri"/>
          <w:noProof/>
          <w:sz w:val="22"/>
        </w:rPr>
        <w:t>,</w:t>
      </w:r>
    </w:p>
    <w:p w14:paraId="1078CF85"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Ghorbanian, K. &amp; Gholamrezaei, M., 2009. An artificial neural network approach to compressor performance prediction. </w:t>
      </w:r>
      <w:r w:rsidRPr="00EA2E66">
        <w:rPr>
          <w:rFonts w:ascii="Calibri" w:hAnsi="Calibri"/>
          <w:i/>
          <w:iCs/>
          <w:noProof/>
          <w:sz w:val="22"/>
        </w:rPr>
        <w:t>Applied Energy</w:t>
      </w:r>
      <w:r w:rsidRPr="00EA2E66">
        <w:rPr>
          <w:rFonts w:ascii="Calibri" w:hAnsi="Calibri"/>
          <w:noProof/>
          <w:sz w:val="22"/>
        </w:rPr>
        <w:t>, 86(7-8), pp.1210–1221. Available at: http://dx.doi.org/10.1016/j.apenergy.2008.06.006.</w:t>
      </w:r>
    </w:p>
    <w:p w14:paraId="05BDD1B9"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Hinton, G.E. &amp; Salakhutdinov, R.R., 2006. Reducing the dimensionality of data with neural networks. </w:t>
      </w:r>
      <w:r w:rsidRPr="00EA2E66">
        <w:rPr>
          <w:rFonts w:ascii="Calibri" w:hAnsi="Calibri"/>
          <w:i/>
          <w:iCs/>
          <w:noProof/>
          <w:sz w:val="22"/>
        </w:rPr>
        <w:t>Science (New York, N.Y.)</w:t>
      </w:r>
      <w:r w:rsidRPr="00EA2E66">
        <w:rPr>
          <w:rFonts w:ascii="Calibri" w:hAnsi="Calibri"/>
          <w:noProof/>
          <w:sz w:val="22"/>
        </w:rPr>
        <w:t>, 313(5786), pp.504–7. Available at: http://www.sciencemag.org/content/313/5786/504.short [Accessed July 9, 2014].</w:t>
      </w:r>
    </w:p>
    <w:p w14:paraId="5E2366B8"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James Li, C. et al., 1995. High Pressure Air Compressor Valve Fault Diagnosis Using Feedfor. </w:t>
      </w:r>
      <w:r w:rsidRPr="00EA2E66">
        <w:rPr>
          <w:rFonts w:ascii="Calibri" w:hAnsi="Calibri"/>
          <w:i/>
          <w:iCs/>
          <w:noProof/>
          <w:sz w:val="22"/>
        </w:rPr>
        <w:t>Mechanical Systems and Signal Processing</w:t>
      </w:r>
      <w:r w:rsidRPr="00EA2E66">
        <w:rPr>
          <w:rFonts w:ascii="Calibri" w:hAnsi="Calibri"/>
          <w:noProof/>
          <w:sz w:val="22"/>
        </w:rPr>
        <w:t>, 9(5), pp.527–536. Available at: http://www.sciencedirect.com/science/article/pii/S0888327085700404 [Accessed July 23, 2015].</w:t>
      </w:r>
    </w:p>
    <w:p w14:paraId="0F2889BF"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Kopanos, G.M. et al., 2015. Optimization of a network of compressors in parallel: Operational and maintenance planning – The air separation plant case. </w:t>
      </w:r>
      <w:r w:rsidRPr="00EA2E66">
        <w:rPr>
          <w:rFonts w:ascii="Calibri" w:hAnsi="Calibri"/>
          <w:i/>
          <w:iCs/>
          <w:noProof/>
          <w:sz w:val="22"/>
        </w:rPr>
        <w:t>Applied Energy</w:t>
      </w:r>
      <w:r w:rsidRPr="00EA2E66">
        <w:rPr>
          <w:rFonts w:ascii="Calibri" w:hAnsi="Calibri"/>
          <w:noProof/>
          <w:sz w:val="22"/>
        </w:rPr>
        <w:t>, 146, pp.453–470. Available at: http://linkinghub.elsevier.com/retrieve/pii/S0306261915001166.</w:t>
      </w:r>
    </w:p>
    <w:p w14:paraId="21392341"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Leonard, S.M., 1996. Increase reliability of reciprocating hydrogen compressors. </w:t>
      </w:r>
      <w:r w:rsidRPr="00EA2E66">
        <w:rPr>
          <w:rFonts w:ascii="Calibri" w:hAnsi="Calibri"/>
          <w:i/>
          <w:iCs/>
          <w:noProof/>
          <w:sz w:val="22"/>
        </w:rPr>
        <w:t>Hydrocarbon Processing</w:t>
      </w:r>
      <w:r w:rsidRPr="00EA2E66">
        <w:rPr>
          <w:rFonts w:ascii="Calibri" w:hAnsi="Calibri"/>
          <w:noProof/>
          <w:sz w:val="22"/>
        </w:rPr>
        <w:t>, 75(1). Available at: http://www.osti.gov/scitech/biblio/178356 [Accessed July 23, 2015].</w:t>
      </w:r>
    </w:p>
    <w:p w14:paraId="280A374D"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Petković, M. et al., 2012. On-line adaptive clustering for process monitoring and fault detection. </w:t>
      </w:r>
      <w:r w:rsidRPr="00EA2E66">
        <w:rPr>
          <w:rFonts w:ascii="Calibri" w:hAnsi="Calibri"/>
          <w:i/>
          <w:iCs/>
          <w:noProof/>
          <w:sz w:val="22"/>
        </w:rPr>
        <w:t>Expert Systems with Applications</w:t>
      </w:r>
      <w:r w:rsidRPr="00EA2E66">
        <w:rPr>
          <w:rFonts w:ascii="Calibri" w:hAnsi="Calibri"/>
          <w:noProof/>
          <w:sz w:val="22"/>
        </w:rPr>
        <w:t>, 39(11), pp.10226–10235.</w:t>
      </w:r>
    </w:p>
    <w:p w14:paraId="2AF851C7"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Qin, Q. et al., 2012. A novel scheme for fault detection of reciprocating compressor valves based on basis pursuit, wave matching and support vector machine. </w:t>
      </w:r>
      <w:r w:rsidRPr="00EA2E66">
        <w:rPr>
          <w:rFonts w:ascii="Calibri" w:hAnsi="Calibri"/>
          <w:i/>
          <w:iCs/>
          <w:noProof/>
          <w:sz w:val="22"/>
        </w:rPr>
        <w:t>Measurement: Journal of the International Measurement Confederation</w:t>
      </w:r>
      <w:r w:rsidRPr="00EA2E66">
        <w:rPr>
          <w:rFonts w:ascii="Calibri" w:hAnsi="Calibri"/>
          <w:noProof/>
          <w:sz w:val="22"/>
        </w:rPr>
        <w:t>, 45(5), pp.897–908. Available at: http://dx.doi.org/10.1016/j.measurement.2012.02.005.</w:t>
      </w:r>
    </w:p>
    <w:p w14:paraId="1365F9BD"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lastRenderedPageBreak/>
        <w:t xml:space="preserve">Saaty, T.L., 2008. Decision making with the analytic hierarchy process. </w:t>
      </w:r>
      <w:r w:rsidRPr="00EA2E66">
        <w:rPr>
          <w:rFonts w:ascii="Calibri" w:hAnsi="Calibri"/>
          <w:i/>
          <w:iCs/>
          <w:noProof/>
          <w:sz w:val="22"/>
        </w:rPr>
        <w:t>International Journal of Services Sciences</w:t>
      </w:r>
      <w:r w:rsidRPr="00EA2E66">
        <w:rPr>
          <w:rFonts w:ascii="Calibri" w:hAnsi="Calibri"/>
          <w:noProof/>
          <w:sz w:val="22"/>
        </w:rPr>
        <w:t>, 1(1), p.83.</w:t>
      </w:r>
    </w:p>
    <w:p w14:paraId="4A2A9536"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Tran, V.T., Althobiani, F. &amp; Ball, A., 2014. An approach to fault diagnosis of reciprocating compressor valves using Teager-Kaiser energy operator and deep belief networks. </w:t>
      </w:r>
      <w:r w:rsidRPr="00EA2E66">
        <w:rPr>
          <w:rFonts w:ascii="Calibri" w:hAnsi="Calibri"/>
          <w:i/>
          <w:iCs/>
          <w:noProof/>
          <w:sz w:val="22"/>
        </w:rPr>
        <w:t>Expert Systems with Applications</w:t>
      </w:r>
      <w:r w:rsidRPr="00EA2E66">
        <w:rPr>
          <w:rFonts w:ascii="Calibri" w:hAnsi="Calibri"/>
          <w:noProof/>
          <w:sz w:val="22"/>
        </w:rPr>
        <w:t>, 41(9), pp.4113–4122. Available at: http://dx.doi.org/10.1016/j.eswa.2013.12.026.</w:t>
      </w:r>
    </w:p>
    <w:p w14:paraId="5EAB1261"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Verma, N.K., Roy, A. &amp; Salour, A., 2011. An optimized fault diagnosis method for reciprocating air compressors based on SVM. </w:t>
      </w:r>
      <w:r w:rsidRPr="00EA2E66">
        <w:rPr>
          <w:rFonts w:ascii="Calibri" w:hAnsi="Calibri"/>
          <w:i/>
          <w:iCs/>
          <w:noProof/>
          <w:sz w:val="22"/>
        </w:rPr>
        <w:t>Proceedings - 2011 IEEE International Conference on System Engineering and Technology, ICSET 2011</w:t>
      </w:r>
      <w:r w:rsidRPr="00EA2E66">
        <w:rPr>
          <w:rFonts w:ascii="Calibri" w:hAnsi="Calibri"/>
          <w:noProof/>
          <w:sz w:val="22"/>
        </w:rPr>
        <w:t>, pp.65–69.</w:t>
      </w:r>
    </w:p>
    <w:p w14:paraId="63ED044E"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Yu, Y. et al., 2007. Neural-network based analysis and prediction of a compressor’s characteristic performance map. </w:t>
      </w:r>
      <w:r w:rsidRPr="00EA2E66">
        <w:rPr>
          <w:rFonts w:ascii="Calibri" w:hAnsi="Calibri"/>
          <w:i/>
          <w:iCs/>
          <w:noProof/>
          <w:sz w:val="22"/>
        </w:rPr>
        <w:t>Applied Energy</w:t>
      </w:r>
      <w:r w:rsidRPr="00EA2E66">
        <w:rPr>
          <w:rFonts w:ascii="Calibri" w:hAnsi="Calibri"/>
          <w:noProof/>
          <w:sz w:val="22"/>
        </w:rPr>
        <w:t>, 84(1), pp.48–55.</w:t>
      </w:r>
    </w:p>
    <w:p w14:paraId="16CB01D9" w14:textId="77777777" w:rsidR="00EA2E66" w:rsidRPr="00EA2E66" w:rsidRDefault="00EA2E66">
      <w:pPr>
        <w:pStyle w:val="NormalWeb"/>
        <w:ind w:left="480" w:hanging="480"/>
        <w:divId w:val="1322392586"/>
        <w:rPr>
          <w:rFonts w:ascii="Calibri" w:hAnsi="Calibri"/>
          <w:noProof/>
          <w:sz w:val="22"/>
        </w:rPr>
      </w:pPr>
      <w:r w:rsidRPr="00EA2E66">
        <w:rPr>
          <w:rFonts w:ascii="Calibri" w:hAnsi="Calibri"/>
          <w:noProof/>
          <w:sz w:val="22"/>
        </w:rPr>
        <w:t xml:space="preserve">Zanoli, S.M., Astolfi, G. &amp; Barboni, L., 2010. Applications of fault diagnosis techniques for a multishaft centrifugal compressor. </w:t>
      </w:r>
      <w:r w:rsidRPr="00EA2E66">
        <w:rPr>
          <w:rFonts w:ascii="Calibri" w:hAnsi="Calibri"/>
          <w:i/>
          <w:iCs/>
          <w:noProof/>
          <w:sz w:val="22"/>
        </w:rPr>
        <w:t>18th Mediterranean Conference on Control and Automation, MED’10 - Conference Proceedings</w:t>
      </w:r>
      <w:r w:rsidRPr="00EA2E66">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foot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EA2E66" w:rsidRDefault="00EA2E66">
      <w:pPr>
        <w:pStyle w:val="CommentText"/>
      </w:pPr>
      <w:r>
        <w:rPr>
          <w:rStyle w:val="CommentReference"/>
        </w:rPr>
        <w:annotationRef/>
      </w:r>
      <w:r>
        <w:t>Electric Ireland doc has all these stats</w:t>
      </w:r>
    </w:p>
  </w:comment>
  <w:comment w:id="1" w:author="Seán Hayes" w:date="2015-07-22T18:10:00Z" w:initials="SH">
    <w:p w14:paraId="463D180C" w14:textId="47737A01" w:rsidR="00EA2E66" w:rsidRDefault="00EA2E66">
      <w:pPr>
        <w:pStyle w:val="CommentText"/>
      </w:pPr>
      <w:r>
        <w:rPr>
          <w:rStyle w:val="CommentReference"/>
        </w:rPr>
        <w:annotationRef/>
      </w:r>
      <w:r>
        <w:t>Reproduce figure from electric Ireland doc</w:t>
      </w:r>
    </w:p>
  </w:comment>
  <w:comment w:id="6" w:author="Seán Hayes" w:date="2015-07-22T19:07:00Z" w:initials="SH">
    <w:p w14:paraId="6FFEAB47" w14:textId="77777777" w:rsidR="00EA2E66" w:rsidRDefault="00EA2E66" w:rsidP="007A45BE">
      <w:pPr>
        <w:pStyle w:val="CommentText"/>
      </w:pPr>
      <w:r>
        <w:rPr>
          <w:rStyle w:val="CommentReference"/>
        </w:rPr>
        <w:annotationRef/>
      </w:r>
      <w:r>
        <w:t>Maybe rejig where various methods fit into either statistics or machine learning based on the article “Statistics versus Machine learning - fight</w:t>
      </w:r>
    </w:p>
  </w:comment>
  <w:comment w:id="7" w:author="Seán Hayes" w:date="2015-07-21T10:49:00Z" w:initials="SH">
    <w:p w14:paraId="68D86D45" w14:textId="77777777" w:rsidR="00EA2E66" w:rsidRDefault="00EA2E66" w:rsidP="007215AC">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8" w:author="Seán Hayes" w:date="2015-07-21T10:50:00Z" w:initials="SH">
    <w:p w14:paraId="51E4D478" w14:textId="77777777" w:rsidR="00EA2E66" w:rsidRDefault="00EA2E66" w:rsidP="007215AC">
      <w:pPr>
        <w:pStyle w:val="CommentText"/>
      </w:pPr>
      <w:r>
        <w:rPr>
          <w:rStyle w:val="CommentReference"/>
        </w:rPr>
        <w:annotationRef/>
      </w:r>
      <w:r>
        <w:t>M</w:t>
      </w:r>
      <w:r w:rsidRPr="00665F97">
        <w:t>ake note of the formulae used in this thermodynamic model – some useful formulae given in section 2 of this paper.</w:t>
      </w:r>
    </w:p>
  </w:comment>
  <w:comment w:id="9" w:author="Seán Hayes" w:date="2015-07-23T19:14:00Z" w:initials="SH">
    <w:p w14:paraId="0A3542CA" w14:textId="70D27A97" w:rsidR="00EA2E66" w:rsidRDefault="00EA2E66">
      <w:pPr>
        <w:pStyle w:val="CommentText"/>
      </w:pPr>
      <w:r>
        <w:rPr>
          <w:rStyle w:val="CommentReference"/>
        </w:rPr>
        <w:annotationRef/>
      </w:r>
      <w:r>
        <w:t>Take list of parameters out into excel and compare to Modbus list</w:t>
      </w:r>
    </w:p>
  </w:comment>
  <w:comment w:id="10" w:author="Seán Hayes" w:date="2015-07-21T16:35:00Z" w:initials="SH">
    <w:p w14:paraId="7064215F" w14:textId="62A71408" w:rsidR="00EA2E66" w:rsidRDefault="00EA2E66">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FFEAB47" w15:done="0"/>
  <w15:commentEx w15:paraId="68D86D45" w15:done="0"/>
  <w15:commentEx w15:paraId="51E4D478" w15:done="0"/>
  <w15:commentEx w15:paraId="0A3542CA" w15:done="0"/>
  <w15:commentEx w15:paraId="706421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24AB1" w14:textId="77777777" w:rsidR="00050523" w:rsidRDefault="00050523" w:rsidP="00782730">
      <w:pPr>
        <w:spacing w:after="0" w:line="240" w:lineRule="auto"/>
      </w:pPr>
      <w:r>
        <w:separator/>
      </w:r>
    </w:p>
  </w:endnote>
  <w:endnote w:type="continuationSeparator" w:id="0">
    <w:p w14:paraId="340C9A95" w14:textId="77777777" w:rsidR="00050523" w:rsidRDefault="00050523"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Content>
      <w:sdt>
        <w:sdtPr>
          <w:id w:val="1728636285"/>
          <w:docPartObj>
            <w:docPartGallery w:val="Page Numbers (Top of Page)"/>
            <w:docPartUnique/>
          </w:docPartObj>
        </w:sdtPr>
        <w:sdtContent>
          <w:p w14:paraId="3FC30218" w14:textId="67FD175A" w:rsidR="00EA2E66" w:rsidRDefault="00EA2E6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F86077">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86077">
              <w:rPr>
                <w:b/>
                <w:bCs/>
                <w:noProof/>
              </w:rPr>
              <w:t>20</w:t>
            </w:r>
            <w:r>
              <w:rPr>
                <w:b/>
                <w:bCs/>
                <w:sz w:val="24"/>
                <w:szCs w:val="24"/>
              </w:rPr>
              <w:fldChar w:fldCharType="end"/>
            </w:r>
          </w:p>
        </w:sdtContent>
      </w:sdt>
    </w:sdtContent>
  </w:sdt>
  <w:p w14:paraId="51E594F7" w14:textId="77777777" w:rsidR="00EA2E66" w:rsidRDefault="00EA2E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769BB" w14:textId="77777777" w:rsidR="00050523" w:rsidRDefault="00050523" w:rsidP="00782730">
      <w:pPr>
        <w:spacing w:after="0" w:line="240" w:lineRule="auto"/>
      </w:pPr>
      <w:r>
        <w:separator/>
      </w:r>
    </w:p>
  </w:footnote>
  <w:footnote w:type="continuationSeparator" w:id="0">
    <w:p w14:paraId="3C0F15D0" w14:textId="77777777" w:rsidR="00050523" w:rsidRDefault="00050523" w:rsidP="007827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lvlOverride w:ilvl="0">
      <w:startOverride w:val="1"/>
    </w:lvlOverride>
  </w:num>
  <w:num w:numId="2">
    <w:abstractNumId w:val="8"/>
  </w:num>
  <w:num w:numId="3">
    <w:abstractNumId w:val="13"/>
  </w:num>
  <w:num w:numId="4">
    <w:abstractNumId w:val="1"/>
  </w:num>
  <w:num w:numId="5">
    <w:abstractNumId w:val="6"/>
  </w:num>
  <w:num w:numId="6">
    <w:abstractNumId w:val="12"/>
  </w:num>
  <w:num w:numId="7">
    <w:abstractNumId w:val="7"/>
  </w:num>
  <w:num w:numId="8">
    <w:abstractNumId w:val="14"/>
  </w:num>
  <w:num w:numId="9">
    <w:abstractNumId w:val="5"/>
  </w:num>
  <w:num w:numId="10">
    <w:abstractNumId w:val="17"/>
  </w:num>
  <w:num w:numId="11">
    <w:abstractNumId w:val="16"/>
  </w:num>
  <w:num w:numId="12">
    <w:abstractNumId w:val="9"/>
  </w:num>
  <w:num w:numId="13">
    <w:abstractNumId w:val="11"/>
  </w:num>
  <w:num w:numId="14">
    <w:abstractNumId w:val="0"/>
  </w:num>
  <w:num w:numId="15">
    <w:abstractNumId w:val="2"/>
  </w:num>
  <w:num w:numId="16">
    <w:abstractNumId w:val="3"/>
  </w:num>
  <w:num w:numId="17">
    <w:abstractNumId w:val="15"/>
  </w:num>
  <w:num w:numId="18">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44FBF"/>
    <w:rsid w:val="00050523"/>
    <w:rsid w:val="00092867"/>
    <w:rsid w:val="000D23A7"/>
    <w:rsid w:val="000E27D4"/>
    <w:rsid w:val="000E780F"/>
    <w:rsid w:val="000F26E2"/>
    <w:rsid w:val="00104A57"/>
    <w:rsid w:val="00113E83"/>
    <w:rsid w:val="001235CA"/>
    <w:rsid w:val="001516FB"/>
    <w:rsid w:val="00162D91"/>
    <w:rsid w:val="00193FBA"/>
    <w:rsid w:val="001970BB"/>
    <w:rsid w:val="00197493"/>
    <w:rsid w:val="001C524C"/>
    <w:rsid w:val="00217A96"/>
    <w:rsid w:val="00220FA8"/>
    <w:rsid w:val="00225BCD"/>
    <w:rsid w:val="00233613"/>
    <w:rsid w:val="002815C6"/>
    <w:rsid w:val="002A67E9"/>
    <w:rsid w:val="002B0F1F"/>
    <w:rsid w:val="002C5AF1"/>
    <w:rsid w:val="002D631C"/>
    <w:rsid w:val="002E2F84"/>
    <w:rsid w:val="002F4C3B"/>
    <w:rsid w:val="002F5A00"/>
    <w:rsid w:val="00307A0A"/>
    <w:rsid w:val="003174AF"/>
    <w:rsid w:val="00372AFF"/>
    <w:rsid w:val="0044481F"/>
    <w:rsid w:val="004606FB"/>
    <w:rsid w:val="00476EC6"/>
    <w:rsid w:val="00477DFD"/>
    <w:rsid w:val="004845A8"/>
    <w:rsid w:val="004951A8"/>
    <w:rsid w:val="004A7658"/>
    <w:rsid w:val="004B5860"/>
    <w:rsid w:val="004D1D95"/>
    <w:rsid w:val="004D4F22"/>
    <w:rsid w:val="00504A54"/>
    <w:rsid w:val="00520864"/>
    <w:rsid w:val="0055426F"/>
    <w:rsid w:val="005B6033"/>
    <w:rsid w:val="005D041D"/>
    <w:rsid w:val="005E2A3C"/>
    <w:rsid w:val="00623175"/>
    <w:rsid w:val="0064084C"/>
    <w:rsid w:val="00645604"/>
    <w:rsid w:val="00646514"/>
    <w:rsid w:val="00665F97"/>
    <w:rsid w:val="00685E38"/>
    <w:rsid w:val="006862CB"/>
    <w:rsid w:val="00706E13"/>
    <w:rsid w:val="00710762"/>
    <w:rsid w:val="007215AC"/>
    <w:rsid w:val="00723A5A"/>
    <w:rsid w:val="00723F5D"/>
    <w:rsid w:val="00782730"/>
    <w:rsid w:val="007A45BE"/>
    <w:rsid w:val="007C4063"/>
    <w:rsid w:val="007D0BC5"/>
    <w:rsid w:val="00867B4B"/>
    <w:rsid w:val="00873474"/>
    <w:rsid w:val="008816AB"/>
    <w:rsid w:val="008E52A3"/>
    <w:rsid w:val="008F5CF7"/>
    <w:rsid w:val="00952B47"/>
    <w:rsid w:val="009667FE"/>
    <w:rsid w:val="00967B50"/>
    <w:rsid w:val="0097596A"/>
    <w:rsid w:val="009C4F69"/>
    <w:rsid w:val="009E6EA0"/>
    <w:rsid w:val="00A321FD"/>
    <w:rsid w:val="00A442A1"/>
    <w:rsid w:val="00A46DCE"/>
    <w:rsid w:val="00A4775C"/>
    <w:rsid w:val="00AC27E0"/>
    <w:rsid w:val="00B1360F"/>
    <w:rsid w:val="00BB17D6"/>
    <w:rsid w:val="00C0609C"/>
    <w:rsid w:val="00C52BCD"/>
    <w:rsid w:val="00C71142"/>
    <w:rsid w:val="00CC0A3F"/>
    <w:rsid w:val="00CE2A15"/>
    <w:rsid w:val="00CF2D31"/>
    <w:rsid w:val="00CF4EA4"/>
    <w:rsid w:val="00D27C6C"/>
    <w:rsid w:val="00D3513D"/>
    <w:rsid w:val="00D509DC"/>
    <w:rsid w:val="00D81AC0"/>
    <w:rsid w:val="00D92D5F"/>
    <w:rsid w:val="00DE416D"/>
    <w:rsid w:val="00E25DD1"/>
    <w:rsid w:val="00E626CC"/>
    <w:rsid w:val="00EA2E66"/>
    <w:rsid w:val="00EB19D0"/>
    <w:rsid w:val="00EE2C81"/>
    <w:rsid w:val="00EF4053"/>
    <w:rsid w:val="00F05DB2"/>
    <w:rsid w:val="00F21FFE"/>
    <w:rsid w:val="00F401FF"/>
    <w:rsid w:val="00F86077"/>
    <w:rsid w:val="00F90982"/>
    <w:rsid w:val="00FA3C11"/>
    <w:rsid w:val="00FA7638"/>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Colors" Target="diagrams/colors1.xml"/><Relationship Id="rId18" Type="http://schemas.openxmlformats.org/officeDocument/2006/relationships/diagramColors" Target="diagrams/colors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glossaryDocument" Target="glossary/document.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diagramDrawing" Target="diagrams/drawing1.xml"/><Relationship Id="rId22"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pt>
    <dgm:pt modelId="{521085B6-E113-4977-ADA9-003B9045A7D2}" type="pres">
      <dgm:prSet presAssocID="{5415D17C-4CCC-4F80-9F9D-F5E5C9C6FB7B}" presName="arrow" presStyleLbl="node1" presStyleIdx="1" presStyleCnt="3"/>
      <dgm:spPr/>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pt>
    <dgm:pt modelId="{12D43CEA-9B22-4E1B-B19C-55E0ECC0E883}" type="pres">
      <dgm:prSet presAssocID="{C2E07E23-C278-4D79-9E47-D5A91D607113}" presName="childTextArrow" presStyleLbl="fgAccFollowNode1" presStyleIdx="4" presStyleCnt="7">
        <dgm:presLayoutVars>
          <dgm:bulletEnabled val="1"/>
        </dgm:presLayoutVars>
      </dgm:prSet>
      <dgm:spPr/>
    </dgm:pt>
    <dgm:pt modelId="{151ED985-F8E5-4E4D-8B42-15BF8015AAA5}" type="pres">
      <dgm:prSet presAssocID="{1A1625CA-B615-4487-8A9B-AE45DCEE9802}" presName="childTextArrow" presStyleLbl="fgAccFollowNode1" presStyleIdx="5" presStyleCnt="7">
        <dgm:presLayoutVars>
          <dgm:bulletEnabled val="1"/>
        </dgm:presLayoutVars>
      </dgm:prSet>
      <dgm:spPr/>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6A28040C-3742-46B1-85C3-307AADF80A85}" type="presOf" srcId="{E54031E3-B55A-4E44-A5D7-BB0998DA4360}" destId="{D7B3E5BE-D1C5-4EF6-9086-8B7C55FE4994}" srcOrd="0" destOrd="0" presId="urn:microsoft.com/office/officeart/2005/8/layout/process4"/>
    <dgm:cxn modelId="{46570F77-AE4D-4C95-8FE1-14EEC7E68968}" type="presOf" srcId="{5415D17C-4CCC-4F80-9F9D-F5E5C9C6FB7B}" destId="{C677D2B7-5D4F-45DB-ADDA-EAD8412B25BA}" srcOrd="0" destOrd="0" presId="urn:microsoft.com/office/officeart/2005/8/layout/process4"/>
    <dgm:cxn modelId="{D9E59C6B-A9AB-4CCA-A714-BBE46962060E}" type="presOf" srcId="{E56AA353-24CB-44AF-8D52-DAF83D42E3C1}" destId="{4A5ED33B-E73C-47F0-BC65-BC5EED62A10C}"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70CBDC68-CB47-4246-8290-04A6039645F8}" type="presOf" srcId="{3BD6DCE9-7064-4C60-A332-7BEECC50607A}" destId="{CA8D2F76-255E-46E8-80A3-D65CB0764C6A}" srcOrd="0" destOrd="0" presId="urn:microsoft.com/office/officeart/2005/8/layout/process4"/>
    <dgm:cxn modelId="{2412F621-98B0-4C08-8160-2B616DDD9894}" type="presOf" srcId="{144C8493-1172-4D62-AED2-E0F265820AA1}" destId="{5D47D719-1DA6-4CFC-A66E-3CB038F35569}" srcOrd="0" destOrd="0" presId="urn:microsoft.com/office/officeart/2005/8/layout/process4"/>
    <dgm:cxn modelId="{A15BE844-5AA8-4D33-9E16-E65F2F36C266}" type="presOf" srcId="{1A1625CA-B615-4487-8A9B-AE45DCEE9802}" destId="{151ED985-F8E5-4E4D-8B42-15BF8015AAA5}" srcOrd="0" destOrd="0" presId="urn:microsoft.com/office/officeart/2005/8/layout/process4"/>
    <dgm:cxn modelId="{C4A08506-B889-40EC-B078-CC3E3E58889A}" srcId="{4BCA2DF0-CFB2-485E-93E5-E9EA9C7DC954}" destId="{3BD6DCE9-7064-4C60-A332-7BEECC50607A}" srcOrd="0" destOrd="0" parTransId="{680BEF4E-A882-496E-AFE1-6FE930EEFAE6}" sibTransId="{C3D2D6A6-8E71-4916-999E-FE3ED093A14D}"/>
    <dgm:cxn modelId="{FFE4979D-E4FE-4B41-A5F3-7017C655074D}" srcId="{5415D17C-4CCC-4F80-9F9D-F5E5C9C6FB7B}" destId="{DC5A6F3C-7A88-4D10-AB17-096D8B167795}" srcOrd="0" destOrd="0" parTransId="{8D3D2ADD-9CB9-4EFD-8FCC-8A0601BAC869}" sibTransId="{6EB789D6-9CD2-4A59-9101-11D27DCD0921}"/>
    <dgm:cxn modelId="{201D8B5D-628C-444A-A8A4-C3FEEACFE822}" srcId="{5415D17C-4CCC-4F80-9F9D-F5E5C9C6FB7B}" destId="{1A1625CA-B615-4487-8A9B-AE45DCEE9802}" srcOrd="2" destOrd="0" parTransId="{CC1EDAF3-A4B1-40D6-85A6-9ED5F01E9CC0}" sibTransId="{01ABA7B9-6D4B-42BA-BBC2-1AA65F4553BB}"/>
    <dgm:cxn modelId="{E544AC77-F992-4F5E-BE35-3085B2332E26}" type="presOf" srcId="{02E0BE9A-540E-4043-B1FC-C73361D5145F}" destId="{A9943816-D0AC-447F-AA44-46AB11B29B20}" srcOrd="1" destOrd="0" presId="urn:microsoft.com/office/officeart/2005/8/layout/process4"/>
    <dgm:cxn modelId="{230E1DAF-B7A2-4B72-96A7-235BEBA3615E}" type="presOf" srcId="{DC5A6F3C-7A88-4D10-AB17-096D8B167795}" destId="{2D46F4CB-5096-46B8-89BF-E941935FD17E}" srcOrd="0" destOrd="0" presId="urn:microsoft.com/office/officeart/2005/8/layout/process4"/>
    <dgm:cxn modelId="{C9C1FDFA-306F-413B-8A91-9127AA17BA55}" type="presOf" srcId="{2B5D1F0D-0235-4678-B1E7-81E17D983C9F}" destId="{86B9C039-5221-40AD-8ABB-11DCE249B994}"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F15D8685-D8F3-4E23-99B0-721D873D3F81}" srcId="{5415D17C-4CCC-4F80-9F9D-F5E5C9C6FB7B}" destId="{C2E07E23-C278-4D79-9E47-D5A91D607113}" srcOrd="1" destOrd="0" parTransId="{59FB51E2-032E-45AD-886E-091A356B2841}" sibTransId="{B201C0DE-853B-4A2F-85D7-9179FDD85FE8}"/>
    <dgm:cxn modelId="{3C361044-0FF7-4283-AE18-F709BC74A36E}" type="presOf" srcId="{02E0BE9A-540E-4043-B1FC-C73361D5145F}" destId="{0D13B9A2-B5F4-4417-8FFD-09B4443BAF5D}"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7D48FAD8-7E23-4767-AA42-5D2CB4E95C66}" srcId="{02E0BE9A-540E-4043-B1FC-C73361D5145F}" destId="{E56AA353-24CB-44AF-8D52-DAF83D42E3C1}" srcOrd="2" destOrd="0" parTransId="{4F3BAADE-8E9D-4D47-97F3-DB782A795931}" sibTransId="{F213256F-94EE-4649-86F3-F7387645BF6D}"/>
    <dgm:cxn modelId="{417FC9C3-8662-4376-B3AE-87AC80EC96E3}" srcId="{E54031E3-B55A-4E44-A5D7-BB0998DA4360}" destId="{4BCA2DF0-CFB2-485E-93E5-E9EA9C7DC954}" srcOrd="0" destOrd="0" parTransId="{22DFE579-75CB-432C-B431-5CE34DBCAA88}" sibTransId="{44973F20-F006-4C4B-8886-AB83F9569E07}"/>
    <dgm:cxn modelId="{E676EFD1-E9EE-4A35-8736-5C032E9D24B0}" type="presOf" srcId="{C2E07E23-C278-4D79-9E47-D5A91D607113}" destId="{12D43CEA-9B22-4E1B-B19C-55E0ECC0E883}" srcOrd="0" destOrd="0" presId="urn:microsoft.com/office/officeart/2005/8/layout/process4"/>
    <dgm:cxn modelId="{9444AF0C-C697-4B6D-9792-E98BAEEEBBFC}" type="presOf" srcId="{4BCA2DF0-CFB2-485E-93E5-E9EA9C7DC954}" destId="{F6431973-2AFA-42A3-A034-2766731D1906}" srcOrd="1"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9676C65A-D888-4540-B1C2-A334B53AB56A}" type="presOf" srcId="{4BCA2DF0-CFB2-485E-93E5-E9EA9C7DC954}" destId="{248AC0E4-360B-45F3-AA93-86FC8F8E8BA7}" srcOrd="0" destOrd="0" presId="urn:microsoft.com/office/officeart/2005/8/layout/process4"/>
    <dgm:cxn modelId="{44F2CCC5-3B0A-4D1C-B223-21C1871820BA}" type="presOf" srcId="{5415D17C-4CCC-4F80-9F9D-F5E5C9C6FB7B}" destId="{521085B6-E113-4977-ADA9-003B9045A7D2}" srcOrd="1" destOrd="0" presId="urn:microsoft.com/office/officeart/2005/8/layout/process4"/>
    <dgm:cxn modelId="{B567BC64-7B41-43A0-9B13-4479E06F8C05}" type="presParOf" srcId="{D7B3E5BE-D1C5-4EF6-9086-8B7C55FE4994}" destId="{7A22BA97-01E5-4C70-BF6C-41FAB5E5C36B}" srcOrd="0" destOrd="0" presId="urn:microsoft.com/office/officeart/2005/8/layout/process4"/>
    <dgm:cxn modelId="{77714421-7254-4CF2-A0E5-6CCF11B545AD}" type="presParOf" srcId="{7A22BA97-01E5-4C70-BF6C-41FAB5E5C36B}" destId="{0D13B9A2-B5F4-4417-8FFD-09B4443BAF5D}" srcOrd="0" destOrd="0" presId="urn:microsoft.com/office/officeart/2005/8/layout/process4"/>
    <dgm:cxn modelId="{A144CB4F-1CD0-40E5-A7AF-D99BF1A1EE4B}" type="presParOf" srcId="{7A22BA97-01E5-4C70-BF6C-41FAB5E5C36B}" destId="{A9943816-D0AC-447F-AA44-46AB11B29B20}" srcOrd="1" destOrd="0" presId="urn:microsoft.com/office/officeart/2005/8/layout/process4"/>
    <dgm:cxn modelId="{85C056CC-04CC-4D27-B7BB-EF9D263474B5}" type="presParOf" srcId="{7A22BA97-01E5-4C70-BF6C-41FAB5E5C36B}" destId="{E363CDAA-F536-44D2-9E9F-E247D3F58340}" srcOrd="2" destOrd="0" presId="urn:microsoft.com/office/officeart/2005/8/layout/process4"/>
    <dgm:cxn modelId="{9B01664F-0472-4E9A-BAC3-1E123C3A2D3D}" type="presParOf" srcId="{E363CDAA-F536-44D2-9E9F-E247D3F58340}" destId="{86B9C039-5221-40AD-8ABB-11DCE249B994}" srcOrd="0" destOrd="0" presId="urn:microsoft.com/office/officeart/2005/8/layout/process4"/>
    <dgm:cxn modelId="{D9C49840-1762-4077-A651-D1EC9E7F5047}" type="presParOf" srcId="{E363CDAA-F536-44D2-9E9F-E247D3F58340}" destId="{5D47D719-1DA6-4CFC-A66E-3CB038F35569}" srcOrd="1" destOrd="0" presId="urn:microsoft.com/office/officeart/2005/8/layout/process4"/>
    <dgm:cxn modelId="{6B4F0102-8365-4924-8547-15A5E605A2E3}" type="presParOf" srcId="{E363CDAA-F536-44D2-9E9F-E247D3F58340}" destId="{4A5ED33B-E73C-47F0-BC65-BC5EED62A10C}" srcOrd="2" destOrd="0" presId="urn:microsoft.com/office/officeart/2005/8/layout/process4"/>
    <dgm:cxn modelId="{CDFE81A6-AD00-41F6-BAAD-58EC2C0A90F6}" type="presParOf" srcId="{D7B3E5BE-D1C5-4EF6-9086-8B7C55FE4994}" destId="{E93560B6-008E-43CD-91FC-27CFC42866E2}" srcOrd="1" destOrd="0" presId="urn:microsoft.com/office/officeart/2005/8/layout/process4"/>
    <dgm:cxn modelId="{B6D5735A-7791-4C52-8C4C-7A7C3646C567}" type="presParOf" srcId="{D7B3E5BE-D1C5-4EF6-9086-8B7C55FE4994}" destId="{80BE11E3-12A0-40E4-8551-9A74B4C4C59D}" srcOrd="2" destOrd="0" presId="urn:microsoft.com/office/officeart/2005/8/layout/process4"/>
    <dgm:cxn modelId="{9BB02D04-732E-48C3-8615-B467585D4ED7}" type="presParOf" srcId="{80BE11E3-12A0-40E4-8551-9A74B4C4C59D}" destId="{C677D2B7-5D4F-45DB-ADDA-EAD8412B25BA}" srcOrd="0" destOrd="0" presId="urn:microsoft.com/office/officeart/2005/8/layout/process4"/>
    <dgm:cxn modelId="{87711D50-3D89-43A9-95CD-63C2AB0F3416}" type="presParOf" srcId="{80BE11E3-12A0-40E4-8551-9A74B4C4C59D}" destId="{521085B6-E113-4977-ADA9-003B9045A7D2}" srcOrd="1" destOrd="0" presId="urn:microsoft.com/office/officeart/2005/8/layout/process4"/>
    <dgm:cxn modelId="{089ABB7C-6583-4061-8897-6CC8AB27C30B}" type="presParOf" srcId="{80BE11E3-12A0-40E4-8551-9A74B4C4C59D}" destId="{4E9EAACA-71B3-414E-A6C3-8DAAE161C36D}" srcOrd="2" destOrd="0" presId="urn:microsoft.com/office/officeart/2005/8/layout/process4"/>
    <dgm:cxn modelId="{537B4EAE-20A7-4B47-8F8B-8DE80FA10010}" type="presParOf" srcId="{4E9EAACA-71B3-414E-A6C3-8DAAE161C36D}" destId="{2D46F4CB-5096-46B8-89BF-E941935FD17E}" srcOrd="0" destOrd="0" presId="urn:microsoft.com/office/officeart/2005/8/layout/process4"/>
    <dgm:cxn modelId="{1A9729AA-886D-4DB4-9A84-BF15D7ABAA27}" type="presParOf" srcId="{4E9EAACA-71B3-414E-A6C3-8DAAE161C36D}" destId="{12D43CEA-9B22-4E1B-B19C-55E0ECC0E883}" srcOrd="1" destOrd="0" presId="urn:microsoft.com/office/officeart/2005/8/layout/process4"/>
    <dgm:cxn modelId="{2AFE9066-2EF8-4396-9604-370FCF899AA4}" type="presParOf" srcId="{4E9EAACA-71B3-414E-A6C3-8DAAE161C36D}" destId="{151ED985-F8E5-4E4D-8B42-15BF8015AAA5}" srcOrd="2" destOrd="0" presId="urn:microsoft.com/office/officeart/2005/8/layout/process4"/>
    <dgm:cxn modelId="{1813BC61-01D3-4B56-A94B-E131EEBE3C9F}" type="presParOf" srcId="{D7B3E5BE-D1C5-4EF6-9086-8B7C55FE4994}" destId="{7157C225-4301-4CAB-9AD0-B14FB75EE5CA}" srcOrd="3" destOrd="0" presId="urn:microsoft.com/office/officeart/2005/8/layout/process4"/>
    <dgm:cxn modelId="{922DC27D-4B5B-4687-8129-EF483E6DCB27}" type="presParOf" srcId="{D7B3E5BE-D1C5-4EF6-9086-8B7C55FE4994}" destId="{804C277F-3E5E-4927-8922-B07BDC6322EE}" srcOrd="4" destOrd="0" presId="urn:microsoft.com/office/officeart/2005/8/layout/process4"/>
    <dgm:cxn modelId="{7BBCB52E-6145-4999-8910-404C3D8F8CFF}" type="presParOf" srcId="{804C277F-3E5E-4927-8922-B07BDC6322EE}" destId="{248AC0E4-360B-45F3-AA93-86FC8F8E8BA7}" srcOrd="0" destOrd="0" presId="urn:microsoft.com/office/officeart/2005/8/layout/process4"/>
    <dgm:cxn modelId="{5793319B-99BC-4086-A423-659A2B1D0F12}" type="presParOf" srcId="{804C277F-3E5E-4927-8922-B07BDC6322EE}" destId="{F6431973-2AFA-42A3-A034-2766731D1906}" srcOrd="1" destOrd="0" presId="urn:microsoft.com/office/officeart/2005/8/layout/process4"/>
    <dgm:cxn modelId="{4C7DF52E-36B8-4E65-9BF1-E4AAE736C731}" type="presParOf" srcId="{804C277F-3E5E-4927-8922-B07BDC6322EE}" destId="{4B8BC676-87ED-4FAC-B394-615CC6FEDC46}" srcOrd="2" destOrd="0" presId="urn:microsoft.com/office/officeart/2005/8/layout/process4"/>
    <dgm:cxn modelId="{934ACA7F-A00D-49A6-8D2C-3593836C8EFC}"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t>
        <a:bodyPr/>
        <a:lstStyle/>
        <a:p>
          <a:endParaRPr lang="en-GB"/>
        </a:p>
      </dgm:t>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t>
        <a:bodyPr/>
        <a:lstStyle/>
        <a:p>
          <a:endParaRPr lang="en-GB"/>
        </a:p>
      </dgm:t>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t>
        <a:bodyPr/>
        <a:lstStyle/>
        <a:p>
          <a:endParaRPr lang="en-GB"/>
        </a:p>
      </dgm:t>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t>
        <a:bodyPr/>
        <a:lstStyle/>
        <a:p>
          <a:endParaRPr lang="en-GB"/>
        </a:p>
      </dgm:t>
    </dgm:pt>
    <dgm:pt modelId="{CA9DAE6A-CDD5-41C2-852E-907CAF069304}" type="pres">
      <dgm:prSet presAssocID="{2F940115-F680-41D3-B9A8-52DE1E041BEF}" presName="rootConnector" presStyleLbl="node2" presStyleIdx="0" presStyleCnt="1"/>
      <dgm:spPr/>
      <dgm:t>
        <a:bodyPr/>
        <a:lstStyle/>
        <a:p>
          <a:endParaRPr lang="en-GB"/>
        </a:p>
      </dgm:t>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t>
        <a:bodyPr/>
        <a:lstStyle/>
        <a:p>
          <a:endParaRPr lang="en-GB"/>
        </a:p>
      </dgm:t>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t>
        <a:bodyPr/>
        <a:lstStyle/>
        <a:p>
          <a:endParaRPr lang="en-GB"/>
        </a:p>
      </dgm:t>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6F965CAD-3F11-41EE-BCF8-ACAB1ACBDE0C}" type="presOf" srcId="{EF9A597E-FB43-468E-A5F5-25AD47C0DBFE}" destId="{56155D6B-0AC9-4266-8D7B-C02C2510A3E6}" srcOrd="0" destOrd="0" presId="urn:microsoft.com/office/officeart/2005/8/layout/orgChart1"/>
    <dgm:cxn modelId="{14CDD6F8-E239-4FCE-B34A-2158E94CC25F}" type="presOf" srcId="{2F940115-F680-41D3-B9A8-52DE1E041BEF}" destId="{CA9DAE6A-CDD5-41C2-852E-907CAF069304}" srcOrd="1" destOrd="0" presId="urn:microsoft.com/office/officeart/2005/8/layout/orgChart1"/>
    <dgm:cxn modelId="{8DA61120-76DE-483F-A6A1-87763E9DCA9E}" type="presOf" srcId="{A0CCD10D-025E-4D74-8736-EABB34A1ED47}" destId="{54D8867D-F746-4803-A5EA-296993F596B5}" srcOrd="1" destOrd="0" presId="urn:microsoft.com/office/officeart/2005/8/layout/orgChart1"/>
    <dgm:cxn modelId="{EE19AC5D-C8B2-4BBD-8F73-4C4758F39598}" srcId="{492CD804-978E-4BF4-91E6-06EB36BA3B81}" destId="{7E6FDB05-48D1-447F-83FA-0296C1F2A448}" srcOrd="0" destOrd="0" parTransId="{974DF28F-E60A-43E5-B237-B537AB0410C7}" sibTransId="{6BFAB347-C655-4F97-985F-1F50C1DFF1C1}"/>
    <dgm:cxn modelId="{6F0D597F-4C1E-42C6-B864-C494DACFA518}" srcId="{7E6FDB05-48D1-447F-83FA-0296C1F2A448}" destId="{2F940115-F680-41D3-B9A8-52DE1E041BEF}" srcOrd="0" destOrd="0" parTransId="{EF9A597E-FB43-468E-A5F5-25AD47C0DBFE}" sibTransId="{95F0B740-3332-471C-84FF-83DFB9041E27}"/>
    <dgm:cxn modelId="{46BD5B02-08E5-4351-BF94-12CFA185D9F8}" type="presOf" srcId="{E54BF491-DF0F-470F-9B0C-4822E17A1A18}" destId="{7C4C5D0B-DB7A-4C2B-B79B-1D098E9F3A7A}" srcOrd="0" destOrd="0" presId="urn:microsoft.com/office/officeart/2005/8/layout/orgChart1"/>
    <dgm:cxn modelId="{157DF1A7-FB0E-42EC-9E5F-B003EEEACCC7}" type="presOf" srcId="{A0CCD10D-025E-4D74-8736-EABB34A1ED47}" destId="{D101524C-4C29-4EEF-85EA-FE9281270F2C}" srcOrd="0" destOrd="0" presId="urn:microsoft.com/office/officeart/2005/8/layout/orgChart1"/>
    <dgm:cxn modelId="{80271A51-3B37-4501-A7CE-D2022A4CB9F0}" srcId="{2F940115-F680-41D3-B9A8-52DE1E041BEF}" destId="{A0CCD10D-025E-4D74-8736-EABB34A1ED47}" srcOrd="0" destOrd="0" parTransId="{E54BF491-DF0F-470F-9B0C-4822E17A1A18}" sibTransId="{E0FEBDE5-FF28-4451-A401-5D86FB5BD639}"/>
    <dgm:cxn modelId="{7F3DB1A1-66A5-4CF6-9F3C-F6057C1FC14B}" type="presOf" srcId="{7E6FDB05-48D1-447F-83FA-0296C1F2A448}" destId="{B773F35E-B39F-4B13-8B00-750CD832FCFC}" srcOrd="1" destOrd="0" presId="urn:microsoft.com/office/officeart/2005/8/layout/orgChart1"/>
    <dgm:cxn modelId="{13E9DEFA-4BE5-45A3-B6B3-2BD6E4716B0D}" type="presOf" srcId="{7E6FDB05-48D1-447F-83FA-0296C1F2A448}" destId="{F7C7E800-8B12-4933-8996-987B76E639DF}" srcOrd="0" destOrd="0" presId="urn:microsoft.com/office/officeart/2005/8/layout/orgChart1"/>
    <dgm:cxn modelId="{6C64E78A-8D17-46C1-A4BC-BAEFBD36CF3E}" type="presOf" srcId="{2F940115-F680-41D3-B9A8-52DE1E041BEF}" destId="{523D3EBC-2A72-4EAB-8A7C-F2F55D777761}" srcOrd="0" destOrd="0" presId="urn:microsoft.com/office/officeart/2005/8/layout/orgChart1"/>
    <dgm:cxn modelId="{10367ABB-8510-4384-924A-16A6C622F88D}" type="presOf" srcId="{492CD804-978E-4BF4-91E6-06EB36BA3B81}" destId="{A5DF5161-14C2-4500-A756-B62BB903045D}" srcOrd="0" destOrd="0" presId="urn:microsoft.com/office/officeart/2005/8/layout/orgChart1"/>
    <dgm:cxn modelId="{DD59EA8D-6879-4A5A-8EA7-87C505B0BCF1}" type="presParOf" srcId="{A5DF5161-14C2-4500-A756-B62BB903045D}" destId="{91ECF86A-5436-48F7-B50F-4D1C60333F58}" srcOrd="0" destOrd="0" presId="urn:microsoft.com/office/officeart/2005/8/layout/orgChart1"/>
    <dgm:cxn modelId="{B3A485E6-9E1E-43A6-B5C3-9C242A113C1A}" type="presParOf" srcId="{91ECF86A-5436-48F7-B50F-4D1C60333F58}" destId="{D5D10722-A574-418E-BE7E-23E89F6EDA5D}" srcOrd="0" destOrd="0" presId="urn:microsoft.com/office/officeart/2005/8/layout/orgChart1"/>
    <dgm:cxn modelId="{D2EFD8C3-5A14-4170-AE4D-367E2775809C}" type="presParOf" srcId="{D5D10722-A574-418E-BE7E-23E89F6EDA5D}" destId="{F7C7E800-8B12-4933-8996-987B76E639DF}" srcOrd="0" destOrd="0" presId="urn:microsoft.com/office/officeart/2005/8/layout/orgChart1"/>
    <dgm:cxn modelId="{BEF3E56B-2141-4BF1-BAD2-09666BA5221A}" type="presParOf" srcId="{D5D10722-A574-418E-BE7E-23E89F6EDA5D}" destId="{B773F35E-B39F-4B13-8B00-750CD832FCFC}" srcOrd="1" destOrd="0" presId="urn:microsoft.com/office/officeart/2005/8/layout/orgChart1"/>
    <dgm:cxn modelId="{48C86714-41A1-4B3F-8873-0B8DBB7882EE}" type="presParOf" srcId="{91ECF86A-5436-48F7-B50F-4D1C60333F58}" destId="{C018D2C1-36E2-4235-9C19-5ADEFAE9BBFB}" srcOrd="1" destOrd="0" presId="urn:microsoft.com/office/officeart/2005/8/layout/orgChart1"/>
    <dgm:cxn modelId="{80B5FA78-31DF-4DC7-8F84-74935C4995A6}" type="presParOf" srcId="{C018D2C1-36E2-4235-9C19-5ADEFAE9BBFB}" destId="{56155D6B-0AC9-4266-8D7B-C02C2510A3E6}" srcOrd="0" destOrd="0" presId="urn:microsoft.com/office/officeart/2005/8/layout/orgChart1"/>
    <dgm:cxn modelId="{8656D0D1-C65C-4576-B16B-0D117CF520EF}" type="presParOf" srcId="{C018D2C1-36E2-4235-9C19-5ADEFAE9BBFB}" destId="{0FB26277-32FB-4E65-A281-C7011A97B583}" srcOrd="1" destOrd="0" presId="urn:microsoft.com/office/officeart/2005/8/layout/orgChart1"/>
    <dgm:cxn modelId="{823AD818-2AED-435B-939D-36D1130F75A9}" type="presParOf" srcId="{0FB26277-32FB-4E65-A281-C7011A97B583}" destId="{6C92CC9F-64A5-43C3-83F1-04AC6B51B624}" srcOrd="0" destOrd="0" presId="urn:microsoft.com/office/officeart/2005/8/layout/orgChart1"/>
    <dgm:cxn modelId="{D40CDF93-DB4E-4894-BCA2-376778A6F3E5}" type="presParOf" srcId="{6C92CC9F-64A5-43C3-83F1-04AC6B51B624}" destId="{523D3EBC-2A72-4EAB-8A7C-F2F55D777761}" srcOrd="0" destOrd="0" presId="urn:microsoft.com/office/officeart/2005/8/layout/orgChart1"/>
    <dgm:cxn modelId="{BBFA2B65-30F3-4E29-8AF7-AEAB2EB8D981}" type="presParOf" srcId="{6C92CC9F-64A5-43C3-83F1-04AC6B51B624}" destId="{CA9DAE6A-CDD5-41C2-852E-907CAF069304}" srcOrd="1" destOrd="0" presId="urn:microsoft.com/office/officeart/2005/8/layout/orgChart1"/>
    <dgm:cxn modelId="{EE977605-2D39-4AAA-8EBD-88C48C24711F}" type="presParOf" srcId="{0FB26277-32FB-4E65-A281-C7011A97B583}" destId="{A723E55C-8339-4FC3-A562-8CB3841E9023}" srcOrd="1" destOrd="0" presId="urn:microsoft.com/office/officeart/2005/8/layout/orgChart1"/>
    <dgm:cxn modelId="{26F36398-EAA6-42D5-9749-0D221F291570}" type="presParOf" srcId="{A723E55C-8339-4FC3-A562-8CB3841E9023}" destId="{7C4C5D0B-DB7A-4C2B-B79B-1D098E9F3A7A}" srcOrd="0" destOrd="0" presId="urn:microsoft.com/office/officeart/2005/8/layout/orgChart1"/>
    <dgm:cxn modelId="{24069C37-93CF-426E-9076-88FBA62A3EB9}" type="presParOf" srcId="{A723E55C-8339-4FC3-A562-8CB3841E9023}" destId="{FA9D7BCE-6BB3-4218-8521-16C933626E7B}" srcOrd="1" destOrd="0" presId="urn:microsoft.com/office/officeart/2005/8/layout/orgChart1"/>
    <dgm:cxn modelId="{5710B489-9B65-4438-A053-F5DFE021691A}" type="presParOf" srcId="{FA9D7BCE-6BB3-4218-8521-16C933626E7B}" destId="{6601BD4A-4BB1-4A88-A71E-CB40A75B2C54}" srcOrd="0" destOrd="0" presId="urn:microsoft.com/office/officeart/2005/8/layout/orgChart1"/>
    <dgm:cxn modelId="{48FB7E9E-BD5D-4F0D-BA55-C4D4EEC5EB0F}" type="presParOf" srcId="{6601BD4A-4BB1-4A88-A71E-CB40A75B2C54}" destId="{D101524C-4C29-4EEF-85EA-FE9281270F2C}" srcOrd="0" destOrd="0" presId="urn:microsoft.com/office/officeart/2005/8/layout/orgChart1"/>
    <dgm:cxn modelId="{110BA2E8-B957-4E02-A806-23E33D8E4151}" type="presParOf" srcId="{6601BD4A-4BB1-4A88-A71E-CB40A75B2C54}" destId="{54D8867D-F746-4803-A5EA-296993F596B5}" srcOrd="1" destOrd="0" presId="urn:microsoft.com/office/officeart/2005/8/layout/orgChart1"/>
    <dgm:cxn modelId="{9C39E691-48D9-49AE-9F43-0C3AEFF7E47D}" type="presParOf" srcId="{FA9D7BCE-6BB3-4218-8521-16C933626E7B}" destId="{74E9EBC7-8962-4669-94B6-1CD083090A03}" srcOrd="1" destOrd="0" presId="urn:microsoft.com/office/officeart/2005/8/layout/orgChart1"/>
    <dgm:cxn modelId="{97BEA6D3-C962-4293-B488-69267BAB127E}" type="presParOf" srcId="{FA9D7BCE-6BB3-4218-8521-16C933626E7B}" destId="{63C722AA-F228-42C4-B69D-FA0CC03F6D14}" srcOrd="2" destOrd="0" presId="urn:microsoft.com/office/officeart/2005/8/layout/orgChart1"/>
    <dgm:cxn modelId="{746F921D-F671-47A5-928E-4DDB1EBD1F7C}" type="presParOf" srcId="{0FB26277-32FB-4E65-A281-C7011A97B583}" destId="{4F6E9ED2-3C1A-4C49-A3D3-10FFE497F26F}" srcOrd="2" destOrd="0" presId="urn:microsoft.com/office/officeart/2005/8/layout/orgChart1"/>
    <dgm:cxn modelId="{8C921E80-F9E0-4C58-B75B-0C259FC98430}"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FB5"/>
    <w:rsid w:val="002E4F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E4FB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64130-4F23-4226-9DCF-A805777D4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2</TotalTime>
  <Pages>20</Pages>
  <Words>15192</Words>
  <Characters>86601</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01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13</cp:revision>
  <cp:lastPrinted>2015-08-03T20:54:00Z</cp:lastPrinted>
  <dcterms:created xsi:type="dcterms:W3CDTF">2015-07-23T18:37:00Z</dcterms:created>
  <dcterms:modified xsi:type="dcterms:W3CDTF">2015-08-03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